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E33709" w14:textId="5CA6F947" w:rsidR="00404E72" w:rsidRDefault="00B22C5A" w:rsidP="00B75B03">
      <w:pPr>
        <w:pStyle w:val="Title"/>
      </w:pPr>
      <w:r>
        <w:t xml:space="preserve">The role of </w:t>
      </w:r>
      <w:r w:rsidR="002E2075">
        <w:t>TORC1 in muscle development in Drosophila</w:t>
      </w:r>
      <w:r w:rsidR="00404E72">
        <w:t>.</w:t>
      </w:r>
    </w:p>
    <w:p w14:paraId="36C349AF" w14:textId="1A617435" w:rsidR="00404E72" w:rsidRDefault="00404E72" w:rsidP="00B75B03">
      <w:pPr>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B75B03">
      <w:pPr>
        <w:jc w:val="both"/>
      </w:pPr>
    </w:p>
    <w:p w14:paraId="72CA4CD6" w14:textId="1197E149" w:rsidR="00404E72" w:rsidRDefault="00404E72" w:rsidP="00B75B03">
      <w:pPr>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B75B03">
      <w:pPr>
        <w:jc w:val="both"/>
      </w:pPr>
    </w:p>
    <w:p w14:paraId="58624DB3" w14:textId="0BB2E544" w:rsidR="00404E72" w:rsidRDefault="00404E72" w:rsidP="00B75B03">
      <w:pPr>
        <w:jc w:val="both"/>
      </w:pPr>
      <w:r>
        <w:t>*Corresponding Author</w:t>
      </w:r>
      <w:r w:rsidR="006E4E3A">
        <w:t>:</w:t>
      </w:r>
    </w:p>
    <w:p w14:paraId="01FAC060" w14:textId="7748097C" w:rsidR="006E4E3A" w:rsidRDefault="006E4E3A" w:rsidP="00B75B03">
      <w:pPr>
        <w:jc w:val="both"/>
      </w:pPr>
      <w:r>
        <w:t>Address: Department of Physiology, 894 Union Ave, Memphis, Tennessee, 38163</w:t>
      </w:r>
    </w:p>
    <w:p w14:paraId="3A8909C4" w14:textId="77777777" w:rsidR="00B75B03" w:rsidRDefault="006E4E3A" w:rsidP="00B75B03">
      <w:pPr>
        <w:jc w:val="both"/>
        <w:rPr>
          <w:rStyle w:val="Hyperlink"/>
        </w:rPr>
      </w:pPr>
      <w:r>
        <w:t xml:space="preserve">Email: </w:t>
      </w:r>
      <w:hyperlink r:id="rId9" w:history="1">
        <w:r w:rsidRPr="00A91124">
          <w:rPr>
            <w:rStyle w:val="Hyperlink"/>
          </w:rPr>
          <w:t>dbridge9@uthsc.edu</w:t>
        </w:r>
      </w:hyperlink>
    </w:p>
    <w:p w14:paraId="6D6153A4" w14:textId="161DFD6A" w:rsidR="00B75B03" w:rsidRDefault="00B75B03" w:rsidP="00B75B03">
      <w:pPr>
        <w:jc w:val="both"/>
        <w:sectPr w:rsidR="00B75B03" w:rsidSect="000E6DEC">
          <w:footerReference w:type="even" r:id="rId10"/>
          <w:footerReference w:type="default" r:id="rId11"/>
          <w:pgSz w:w="12240" w:h="15840"/>
          <w:pgMar w:top="1440" w:right="1800" w:bottom="1440" w:left="1800" w:header="720" w:footer="720" w:gutter="0"/>
          <w:cols w:space="720"/>
          <w:docGrid w:linePitch="360"/>
        </w:sectPr>
      </w:pPr>
    </w:p>
    <w:p w14:paraId="0FF1E8F0" w14:textId="7407E176" w:rsidR="00DD6A3B" w:rsidRDefault="00DD6A3B" w:rsidP="00B75B03">
      <w:pPr>
        <w:pStyle w:val="Heading1"/>
        <w:jc w:val="both"/>
      </w:pPr>
      <w:r>
        <w:lastRenderedPageBreak/>
        <w:t>Abstract</w:t>
      </w:r>
    </w:p>
    <w:p w14:paraId="4E81FF7A" w14:textId="4DDE88DE" w:rsidR="00DD6A3B" w:rsidRPr="00515535" w:rsidRDefault="00515535" w:rsidP="00B75B03">
      <w:pPr>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B75B03">
      <w:pPr>
        <w:pStyle w:val="Heading1"/>
        <w:jc w:val="both"/>
      </w:pPr>
      <w:r>
        <w:t>Background</w:t>
      </w:r>
    </w:p>
    <w:p w14:paraId="4114FCDB" w14:textId="2CBA2A06" w:rsidR="006A4D21" w:rsidRDefault="00C665D7" w:rsidP="00B75B03">
      <w:pPr>
        <w:jc w:val="both"/>
      </w:pPr>
      <w:r>
        <w:t xml:space="preserve">The mTOR signaling pathway plays important roles during development in all </w:t>
      </w:r>
      <w:r>
        <w:lastRenderedPageBreak/>
        <w:t xml:space="preserve">eukaryotes and </w:t>
      </w:r>
      <w:r w:rsidR="000B3301">
        <w:t xml:space="preserve">mTORC1 is </w:t>
      </w:r>
      <w:r>
        <w:t>a critical</w:t>
      </w:r>
      <w:r w:rsidR="000B3301">
        <w:t xml:space="preserve"> nutrient sensing protein kinase conserved in all eukaryotic organisms</w:t>
      </w:r>
      <w:r w:rsidR="0084604E">
        <w:fldChar w:fldCharType="begin" w:fldLock="1"/>
      </w:r>
      <w:r w:rsidR="00673EE2">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673EE2" w:rsidRPr="00673EE2">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673EE2">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673EE2" w:rsidRPr="00673EE2">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73EE2">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673EE2" w:rsidRPr="00673EE2">
        <w:rPr>
          <w:noProof/>
          <w:vertAlign w:val="superscript"/>
        </w:rPr>
        <w:t>6,7</w:t>
      </w:r>
      <w:r w:rsidR="004B5387">
        <w:fldChar w:fldCharType="end"/>
      </w:r>
      <w:r w:rsidR="00D71024">
        <w:t>, adipogenesis</w:t>
      </w:r>
      <w:r w:rsidR="00D71024">
        <w:fldChar w:fldCharType="begin" w:fldLock="1"/>
      </w:r>
      <w:r w:rsidR="00673EE2">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673EE2" w:rsidRPr="00673EE2">
        <w:rPr>
          <w:noProof/>
          <w:vertAlign w:val="superscript"/>
        </w:rPr>
        <w:t>8</w:t>
      </w:r>
      <w:r w:rsidR="00D71024">
        <w:fldChar w:fldCharType="end"/>
      </w:r>
      <w:r w:rsidR="00D71024">
        <w:t xml:space="preserve"> and myogenesis</w:t>
      </w:r>
      <w:r w:rsidR="00D71024">
        <w:fldChar w:fldCharType="begin" w:fldLock="1"/>
      </w:r>
      <w:r w:rsidR="00673EE2">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673EE2" w:rsidRPr="00673EE2">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673EE2">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673EE2" w:rsidRPr="00673EE2">
        <w:rPr>
          <w:noProof/>
          <w:vertAlign w:val="superscript"/>
        </w:rPr>
        <w:t>12–14</w:t>
      </w:r>
      <w:r w:rsidR="004B5387">
        <w:fldChar w:fldCharType="end"/>
      </w:r>
      <w:r w:rsidR="004B5387">
        <w:t>, worms</w:t>
      </w:r>
      <w:r w:rsidR="004B5387">
        <w:fldChar w:fldCharType="begin" w:fldLock="1"/>
      </w:r>
      <w:r w:rsidR="00673EE2">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673EE2" w:rsidRPr="00673EE2">
        <w:rPr>
          <w:noProof/>
          <w:vertAlign w:val="superscript"/>
        </w:rPr>
        <w:t>15</w:t>
      </w:r>
      <w:r w:rsidR="004B5387">
        <w:fldChar w:fldCharType="end"/>
      </w:r>
      <w:r w:rsidR="004B5387">
        <w:t xml:space="preserve"> and fruit flies</w:t>
      </w:r>
      <w:r w:rsidR="004B5387">
        <w:fldChar w:fldCharType="begin" w:fldLock="1"/>
      </w:r>
      <w:r w:rsidR="00673EE2">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673EE2" w:rsidRPr="00673EE2">
        <w:rPr>
          <w:noProof/>
          <w:vertAlign w:val="superscript"/>
        </w:rPr>
        <w:t>16</w:t>
      </w:r>
      <w:r w:rsidR="004B5387">
        <w:fldChar w:fldCharType="end"/>
      </w:r>
      <w:r w:rsidR="004B5387">
        <w:t xml:space="preserve">.  </w:t>
      </w:r>
    </w:p>
    <w:p w14:paraId="5C9B413C" w14:textId="77777777" w:rsidR="006A4D21" w:rsidRDefault="006A4D21" w:rsidP="00B75B03">
      <w:pPr>
        <w:jc w:val="both"/>
      </w:pPr>
    </w:p>
    <w:p w14:paraId="4B2289B1" w14:textId="683770B7" w:rsidR="006A4D21" w:rsidRPr="00335C71" w:rsidRDefault="006A4D21" w:rsidP="00B75B03">
      <w:pPr>
        <w:jc w:val="both"/>
      </w:pPr>
      <w:r>
        <w:t>Myogenesis</w:t>
      </w:r>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673EE2">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673EE2" w:rsidRPr="00673EE2">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673EE2">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673EE2" w:rsidRPr="00673EE2">
        <w:rPr>
          <w:noProof/>
          <w:vertAlign w:val="superscript"/>
        </w:rPr>
        <w:t>20,21</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673EE2">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673EE2" w:rsidRPr="00673EE2">
        <w:rPr>
          <w:noProof/>
          <w:vertAlign w:val="superscript"/>
        </w:rPr>
        <w:t>22</w:t>
      </w:r>
      <w:r w:rsidR="00650720">
        <w:fldChar w:fldCharType="end"/>
      </w:r>
      <w:r w:rsidR="00650720">
        <w:t xml:space="preserve">.  </w:t>
      </w:r>
    </w:p>
    <w:p w14:paraId="07091E8D" w14:textId="1628246F" w:rsidR="006A4D21" w:rsidRDefault="00514F1C" w:rsidP="00B75B03">
      <w:pPr>
        <w:jc w:val="both"/>
      </w:pPr>
      <w:r>
        <w:rPr>
          <w:noProof/>
        </w:rPr>
        <w:lastRenderedPageBreak/>
        <mc:AlternateContent>
          <mc:Choice Requires="wps">
            <w:drawing>
              <wp:anchor distT="0" distB="0" distL="114300" distR="114300" simplePos="0" relativeHeight="251659264" behindDoc="0" locked="0" layoutInCell="1" allowOverlap="1" wp14:anchorId="1D0A823B" wp14:editId="5C80604D">
                <wp:simplePos x="0" y="0"/>
                <wp:positionH relativeFrom="column">
                  <wp:posOffset>0</wp:posOffset>
                </wp:positionH>
                <wp:positionV relativeFrom="paragraph">
                  <wp:posOffset>-228600</wp:posOffset>
                </wp:positionV>
                <wp:extent cx="5829300" cy="1485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5829300" cy="1485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1BBD030" w14:textId="20D29A5F" w:rsidR="004E7599" w:rsidRPr="007130FE" w:rsidRDefault="004E7599">
                            <w:pPr>
                              <w:rPr>
                                <w:sz w:val="18"/>
                              </w:rPr>
                            </w:pPr>
                            <w:r w:rsidRPr="007130FE">
                              <w:rPr>
                                <w:b/>
                                <w:sz w:val="18"/>
                              </w:rPr>
                              <w:t>Table 1:</w:t>
                            </w:r>
                            <w:r w:rsidRPr="007130FE">
                              <w:rPr>
                                <w:sz w:val="18"/>
                              </w:rPr>
                              <w:t xml:space="preserve"> Forward and reverse primers used in qPCR experiments.  All primers are based on mouse sequences.</w:t>
                            </w:r>
                          </w:p>
                          <w:tbl>
                            <w:tblPr>
                              <w:tblStyle w:val="TableGrid"/>
                              <w:tblW w:w="8897" w:type="dxa"/>
                              <w:tblLook w:val="04A0" w:firstRow="1" w:lastRow="0" w:firstColumn="1" w:lastColumn="0" w:noHBand="0" w:noVBand="1"/>
                            </w:tblPr>
                            <w:tblGrid>
                              <w:gridCol w:w="1150"/>
                              <w:gridCol w:w="3642"/>
                              <w:gridCol w:w="4105"/>
                            </w:tblGrid>
                            <w:tr w:rsidR="004E7599" w:rsidRPr="00CB6B08" w14:paraId="6C84E7D7" w14:textId="77777777" w:rsidTr="002740AA">
                              <w:tc>
                                <w:tcPr>
                                  <w:tcW w:w="1150" w:type="dxa"/>
                                </w:tcPr>
                                <w:p w14:paraId="1F58B65D" w14:textId="77777777" w:rsidR="004E7599" w:rsidRPr="00CB6B08" w:rsidRDefault="004E7599" w:rsidP="00514F1C">
                                  <w:pPr>
                                    <w:jc w:val="center"/>
                                    <w:rPr>
                                      <w:rFonts w:cs="Times New Roman"/>
                                    </w:rPr>
                                  </w:pPr>
                                  <w:r w:rsidRPr="00CB6B08">
                                    <w:rPr>
                                      <w:rFonts w:cs="Times New Roman"/>
                                    </w:rPr>
                                    <w:t>Gene</w:t>
                                  </w:r>
                                </w:p>
                              </w:tc>
                              <w:tc>
                                <w:tcPr>
                                  <w:tcW w:w="3642" w:type="dxa"/>
                                </w:tcPr>
                                <w:p w14:paraId="2958CBFA" w14:textId="77777777" w:rsidR="004E7599" w:rsidRPr="00CB6B08" w:rsidRDefault="004E7599" w:rsidP="00514F1C">
                                  <w:pPr>
                                    <w:jc w:val="center"/>
                                    <w:rPr>
                                      <w:rFonts w:cs="Times New Roman"/>
                                    </w:rPr>
                                  </w:pPr>
                                  <w:r w:rsidRPr="00CB6B08">
                                    <w:rPr>
                                      <w:rFonts w:cs="Times New Roman"/>
                                    </w:rPr>
                                    <w:t>Forward Sequence</w:t>
                                  </w:r>
                                </w:p>
                              </w:tc>
                              <w:tc>
                                <w:tcPr>
                                  <w:tcW w:w="4105" w:type="dxa"/>
                                </w:tcPr>
                                <w:p w14:paraId="4E960684" w14:textId="77777777" w:rsidR="004E7599" w:rsidRPr="00CB6B08" w:rsidRDefault="004E7599" w:rsidP="00514F1C">
                                  <w:pPr>
                                    <w:jc w:val="center"/>
                                    <w:rPr>
                                      <w:rFonts w:cs="Times New Roman"/>
                                    </w:rPr>
                                  </w:pPr>
                                  <w:r w:rsidRPr="00CB6B08">
                                    <w:rPr>
                                      <w:rFonts w:cs="Times New Roman"/>
                                    </w:rPr>
                                    <w:t>Reverse Sequence</w:t>
                                  </w:r>
                                </w:p>
                              </w:tc>
                            </w:tr>
                            <w:tr w:rsidR="004E7599" w:rsidRPr="00CB6B08" w14:paraId="4D3117C4" w14:textId="77777777" w:rsidTr="002740AA">
                              <w:tc>
                                <w:tcPr>
                                  <w:tcW w:w="1150" w:type="dxa"/>
                                </w:tcPr>
                                <w:p w14:paraId="41BF26E8" w14:textId="77777777" w:rsidR="004E7599" w:rsidRPr="00CB6B08" w:rsidRDefault="004E7599" w:rsidP="00514F1C">
                                  <w:pPr>
                                    <w:rPr>
                                      <w:rFonts w:cs="Times New Roman"/>
                                    </w:rPr>
                                  </w:pPr>
                                  <w:r w:rsidRPr="00CB6B08">
                                    <w:rPr>
                                      <w:rFonts w:cs="Times New Roman"/>
                                      <w:i/>
                                    </w:rPr>
                                    <w:t>Cdkn1a</w:t>
                                  </w:r>
                                </w:p>
                              </w:tc>
                              <w:tc>
                                <w:tcPr>
                                  <w:tcW w:w="3642" w:type="dxa"/>
                                </w:tcPr>
                                <w:p w14:paraId="5D44593D" w14:textId="77777777" w:rsidR="004E7599" w:rsidRPr="00CB6B08" w:rsidRDefault="004E7599" w:rsidP="00514F1C">
                                  <w:pPr>
                                    <w:rPr>
                                      <w:rFonts w:cs="Times New Roman"/>
                                    </w:rPr>
                                  </w:pPr>
                                  <w:r w:rsidRPr="00CB6B08">
                                    <w:rPr>
                                      <w:rFonts w:cs="Times New Roman"/>
                                      <w:color w:val="000000"/>
                                    </w:rPr>
                                    <w:t>GGAACATCTCAGGGCCGAAA</w:t>
                                  </w:r>
                                </w:p>
                              </w:tc>
                              <w:tc>
                                <w:tcPr>
                                  <w:tcW w:w="4105" w:type="dxa"/>
                                </w:tcPr>
                                <w:p w14:paraId="22205387"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CTGACCCACAGCAGAAGAGG</w:t>
                                  </w:r>
                                </w:p>
                              </w:tc>
                            </w:tr>
                            <w:tr w:rsidR="004E7599" w:rsidRPr="00CB6B08" w14:paraId="170B8039" w14:textId="77777777" w:rsidTr="002740AA">
                              <w:tc>
                                <w:tcPr>
                                  <w:tcW w:w="1150" w:type="dxa"/>
                                </w:tcPr>
                                <w:p w14:paraId="6F699D1B" w14:textId="77777777" w:rsidR="004E7599" w:rsidRPr="00CB6B08" w:rsidRDefault="004E7599" w:rsidP="00514F1C">
                                  <w:pPr>
                                    <w:rPr>
                                      <w:rFonts w:cs="Times New Roman"/>
                                    </w:rPr>
                                  </w:pPr>
                                  <w:r w:rsidRPr="00CB6B08">
                                    <w:rPr>
                                      <w:rFonts w:cs="Times New Roman"/>
                                      <w:i/>
                                    </w:rPr>
                                    <w:t>Mef2c</w:t>
                                  </w:r>
                                </w:p>
                              </w:tc>
                              <w:tc>
                                <w:tcPr>
                                  <w:tcW w:w="3642" w:type="dxa"/>
                                </w:tcPr>
                                <w:p w14:paraId="41BD0C05"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ACGGGGACTATGGGGAGAAA</w:t>
                                  </w:r>
                                </w:p>
                              </w:tc>
                              <w:tc>
                                <w:tcPr>
                                  <w:tcW w:w="4105" w:type="dxa"/>
                                </w:tcPr>
                                <w:p w14:paraId="0C82F55C"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AATCTCACAGTCGCACAGCA</w:t>
                                  </w:r>
                                </w:p>
                              </w:tc>
                            </w:tr>
                            <w:tr w:rsidR="004E7599" w:rsidRPr="00CB6B08" w14:paraId="1D97B5EA" w14:textId="77777777" w:rsidTr="002740AA">
                              <w:tc>
                                <w:tcPr>
                                  <w:tcW w:w="1150" w:type="dxa"/>
                                </w:tcPr>
                                <w:p w14:paraId="2F42CE38" w14:textId="77777777" w:rsidR="004E7599" w:rsidRPr="00CB6B08" w:rsidRDefault="004E7599" w:rsidP="00514F1C">
                                  <w:pPr>
                                    <w:rPr>
                                      <w:rFonts w:cs="Times New Roman"/>
                                    </w:rPr>
                                  </w:pPr>
                                  <w:r w:rsidRPr="00CB6B08">
                                    <w:rPr>
                                      <w:rFonts w:cs="Times New Roman"/>
                                      <w:i/>
                                    </w:rPr>
                                    <w:t>Myf5</w:t>
                                  </w:r>
                                </w:p>
                              </w:tc>
                              <w:tc>
                                <w:tcPr>
                                  <w:tcW w:w="3642" w:type="dxa"/>
                                </w:tcPr>
                                <w:p w14:paraId="30EE0712"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CCACCTCCAACTGCTCTGAC</w:t>
                                  </w:r>
                                </w:p>
                              </w:tc>
                              <w:tc>
                                <w:tcPr>
                                  <w:tcW w:w="4105" w:type="dxa"/>
                                </w:tcPr>
                                <w:p w14:paraId="36921761"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AGCTGGACACGGAGCTTTTA</w:t>
                                  </w:r>
                                </w:p>
                              </w:tc>
                            </w:tr>
                            <w:tr w:rsidR="004E7599" w:rsidRPr="00CB6B08" w14:paraId="30B4D5CF" w14:textId="77777777" w:rsidTr="002740AA">
                              <w:tc>
                                <w:tcPr>
                                  <w:tcW w:w="1150" w:type="dxa"/>
                                </w:tcPr>
                                <w:p w14:paraId="602A8508" w14:textId="77777777" w:rsidR="004E7599" w:rsidRPr="00CB6B08" w:rsidRDefault="004E7599" w:rsidP="00514F1C">
                                  <w:pPr>
                                    <w:rPr>
                                      <w:rFonts w:cs="Times New Roman"/>
                                    </w:rPr>
                                  </w:pPr>
                                  <w:r w:rsidRPr="00CB6B08">
                                    <w:rPr>
                                      <w:rFonts w:cs="Times New Roman"/>
                                      <w:i/>
                                    </w:rPr>
                                    <w:t>Myod1</w:t>
                                  </w:r>
                                </w:p>
                              </w:tc>
                              <w:tc>
                                <w:tcPr>
                                  <w:tcW w:w="3642" w:type="dxa"/>
                                </w:tcPr>
                                <w:p w14:paraId="5A3E787E" w14:textId="77777777" w:rsidR="004E7599" w:rsidRPr="00CB6B08" w:rsidRDefault="004E7599" w:rsidP="00514F1C">
                                  <w:pPr>
                                    <w:rPr>
                                      <w:rFonts w:eastAsia="Times New Roman" w:cs="Times New Roman"/>
                                      <w:color w:val="222222"/>
                                    </w:rPr>
                                  </w:pPr>
                                  <w:r w:rsidRPr="00CB6B08">
                                    <w:rPr>
                                      <w:rFonts w:eastAsia="Times New Roman" w:cs="Times New Roman"/>
                                      <w:color w:val="222222"/>
                                    </w:rPr>
                                    <w:t>TCCTCATAGCACAGGGGTGA</w:t>
                                  </w:r>
                                </w:p>
                              </w:tc>
                              <w:tc>
                                <w:tcPr>
                                  <w:tcW w:w="4105" w:type="dxa"/>
                                </w:tcPr>
                                <w:p w14:paraId="29A16BE4" w14:textId="77777777" w:rsidR="004E7599" w:rsidRPr="00CB6B08" w:rsidRDefault="004E7599" w:rsidP="00514F1C">
                                  <w:pPr>
                                    <w:rPr>
                                      <w:rFonts w:eastAsia="Times New Roman" w:cs="Times New Roman"/>
                                      <w:color w:val="222222"/>
                                    </w:rPr>
                                  </w:pPr>
                                  <w:r w:rsidRPr="00CB6B08">
                                    <w:rPr>
                                      <w:rFonts w:eastAsia="Times New Roman" w:cs="Times New Roman"/>
                                      <w:color w:val="222222"/>
                                    </w:rPr>
                                    <w:t>GCAAGCTGTGGGGAAAAGTG</w:t>
                                  </w:r>
                                </w:p>
                              </w:tc>
                            </w:tr>
                            <w:tr w:rsidR="004E7599" w:rsidRPr="00CB6B08" w14:paraId="3440570A" w14:textId="77777777" w:rsidTr="002740AA">
                              <w:tc>
                                <w:tcPr>
                                  <w:tcW w:w="1150" w:type="dxa"/>
                                </w:tcPr>
                                <w:p w14:paraId="247B20B8" w14:textId="77777777" w:rsidR="004E7599" w:rsidRPr="00CB6B08" w:rsidRDefault="004E7599" w:rsidP="00514F1C">
                                  <w:pPr>
                                    <w:rPr>
                                      <w:rFonts w:cs="Times New Roman"/>
                                    </w:rPr>
                                  </w:pPr>
                                  <w:r w:rsidRPr="00CB6B08">
                                    <w:rPr>
                                      <w:rFonts w:cs="Times New Roman"/>
                                      <w:i/>
                                    </w:rPr>
                                    <w:t>Myog</w:t>
                                  </w:r>
                                </w:p>
                              </w:tc>
                              <w:tc>
                                <w:tcPr>
                                  <w:tcW w:w="3642" w:type="dxa"/>
                                </w:tcPr>
                                <w:p w14:paraId="22A3075D"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CAGCCCAGCGAGGGAATTTA</w:t>
                                  </w:r>
                                </w:p>
                              </w:tc>
                              <w:tc>
                                <w:tcPr>
                                  <w:tcW w:w="4105" w:type="dxa"/>
                                </w:tcPr>
                                <w:p w14:paraId="635E506D"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AGAAGCTCCTGAGTTTGCCC</w:t>
                                  </w:r>
                                </w:p>
                              </w:tc>
                            </w:tr>
                            <w:tr w:rsidR="004E7599" w:rsidRPr="00CB6B08" w14:paraId="70372A5E" w14:textId="77777777" w:rsidTr="002740AA">
                              <w:tc>
                                <w:tcPr>
                                  <w:tcW w:w="1150" w:type="dxa"/>
                                </w:tcPr>
                                <w:p w14:paraId="2357F4A0" w14:textId="77777777" w:rsidR="004E7599" w:rsidRPr="00CB6B08" w:rsidRDefault="004E7599" w:rsidP="00514F1C">
                                  <w:pPr>
                                    <w:rPr>
                                      <w:rFonts w:cs="Times New Roman"/>
                                      <w:i/>
                                    </w:rPr>
                                  </w:pPr>
                                  <w:r>
                                    <w:rPr>
                                      <w:rFonts w:cs="Times New Roman"/>
                                      <w:i/>
                                    </w:rPr>
                                    <w:t>Gapdh</w:t>
                                  </w:r>
                                </w:p>
                              </w:tc>
                              <w:tc>
                                <w:tcPr>
                                  <w:tcW w:w="3642" w:type="dxa"/>
                                </w:tcPr>
                                <w:p w14:paraId="00505760" w14:textId="77777777" w:rsidR="004E7599" w:rsidRPr="00CB6B08" w:rsidRDefault="004E7599" w:rsidP="00514F1C">
                                  <w:pPr>
                                    <w:rPr>
                                      <w:rFonts w:eastAsia="Times New Roman" w:cs="Times New Roman"/>
                                      <w:color w:val="000000"/>
                                    </w:rPr>
                                  </w:pPr>
                                  <w:r w:rsidRPr="009F58DC">
                                    <w:rPr>
                                      <w:rFonts w:eastAsia="Times New Roman" w:cs="Times New Roman"/>
                                      <w:color w:val="000000"/>
                                    </w:rPr>
                                    <w:t>CACTTGAAGGGTGGAGCCAA</w:t>
                                  </w:r>
                                </w:p>
                              </w:tc>
                              <w:tc>
                                <w:tcPr>
                                  <w:tcW w:w="4105" w:type="dxa"/>
                                </w:tcPr>
                                <w:p w14:paraId="2534A8A9" w14:textId="77777777" w:rsidR="004E7599" w:rsidRPr="00CB6B08" w:rsidRDefault="004E7599" w:rsidP="00514F1C">
                                  <w:pPr>
                                    <w:rPr>
                                      <w:rFonts w:eastAsia="Times New Roman" w:cs="Times New Roman"/>
                                      <w:color w:val="000000"/>
                                    </w:rPr>
                                  </w:pPr>
                                  <w:r w:rsidRPr="009F58DC">
                                    <w:rPr>
                                      <w:rFonts w:eastAsia="Times New Roman" w:cs="Times New Roman"/>
                                      <w:color w:val="000000"/>
                                    </w:rPr>
                                    <w:t>ACCCATCACAAACATGGGGG</w:t>
                                  </w:r>
                                </w:p>
                              </w:tc>
                            </w:tr>
                          </w:tbl>
                          <w:p w14:paraId="7106A64F" w14:textId="77777777" w:rsidR="004E7599" w:rsidRDefault="004E75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0;margin-top:-17.95pt;width:459pt;height:1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s1b84CAAAP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rqEg8x&#10;UkRCiR5Z69G1btEwsLMzrgDQwgDMt6CGKvd6B8qQdMutDH9IB4EdeN4fuQ3OKChH4+HkQwomCrYs&#10;H48mcAD/yfN1Y53/yLREQSixheJFTsn21vkO2kPCa0rPGyFiAYV6oQCfnYbFDuhukwJCATEgQ1Cx&#10;Oj9mo4thdTGaDM6rUTbIs3Q8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" filled="f" stroked="f">
                <v:textbox>
                  <w:txbxContent>
                    <w:p w14:paraId="31BBD030" w14:textId="20D29A5F" w:rsidR="004E7599" w:rsidRPr="007130FE" w:rsidRDefault="004E7599">
                      <w:pPr>
                        <w:rPr>
                          <w:sz w:val="18"/>
                        </w:rPr>
                      </w:pPr>
                      <w:r w:rsidRPr="007130FE">
                        <w:rPr>
                          <w:b/>
                          <w:sz w:val="18"/>
                        </w:rPr>
                        <w:t>Table 1:</w:t>
                      </w:r>
                      <w:r w:rsidRPr="007130FE">
                        <w:rPr>
                          <w:sz w:val="18"/>
                        </w:rPr>
                        <w:t xml:space="preserve"> Forward and reverse primers used in qPCR experiments.  All primers are based on mouse sequences.</w:t>
                      </w:r>
                    </w:p>
                    <w:tbl>
                      <w:tblPr>
                        <w:tblStyle w:val="TableGrid"/>
                        <w:tblW w:w="8897" w:type="dxa"/>
                        <w:tblLook w:val="04A0" w:firstRow="1" w:lastRow="0" w:firstColumn="1" w:lastColumn="0" w:noHBand="0" w:noVBand="1"/>
                      </w:tblPr>
                      <w:tblGrid>
                        <w:gridCol w:w="1150"/>
                        <w:gridCol w:w="3642"/>
                        <w:gridCol w:w="4105"/>
                      </w:tblGrid>
                      <w:tr w:rsidR="004E7599" w:rsidRPr="00CB6B08" w14:paraId="6C84E7D7" w14:textId="77777777" w:rsidTr="002740AA">
                        <w:tc>
                          <w:tcPr>
                            <w:tcW w:w="1150" w:type="dxa"/>
                          </w:tcPr>
                          <w:p w14:paraId="1F58B65D" w14:textId="77777777" w:rsidR="004E7599" w:rsidRPr="00CB6B08" w:rsidRDefault="004E7599" w:rsidP="00514F1C">
                            <w:pPr>
                              <w:jc w:val="center"/>
                              <w:rPr>
                                <w:rFonts w:cs="Times New Roman"/>
                              </w:rPr>
                            </w:pPr>
                            <w:r w:rsidRPr="00CB6B08">
                              <w:rPr>
                                <w:rFonts w:cs="Times New Roman"/>
                              </w:rPr>
                              <w:t>Gene</w:t>
                            </w:r>
                          </w:p>
                        </w:tc>
                        <w:tc>
                          <w:tcPr>
                            <w:tcW w:w="3642" w:type="dxa"/>
                          </w:tcPr>
                          <w:p w14:paraId="2958CBFA" w14:textId="77777777" w:rsidR="004E7599" w:rsidRPr="00CB6B08" w:rsidRDefault="004E7599" w:rsidP="00514F1C">
                            <w:pPr>
                              <w:jc w:val="center"/>
                              <w:rPr>
                                <w:rFonts w:cs="Times New Roman"/>
                              </w:rPr>
                            </w:pPr>
                            <w:r w:rsidRPr="00CB6B08">
                              <w:rPr>
                                <w:rFonts w:cs="Times New Roman"/>
                              </w:rPr>
                              <w:t>Forward Sequence</w:t>
                            </w:r>
                          </w:p>
                        </w:tc>
                        <w:tc>
                          <w:tcPr>
                            <w:tcW w:w="4105" w:type="dxa"/>
                          </w:tcPr>
                          <w:p w14:paraId="4E960684" w14:textId="77777777" w:rsidR="004E7599" w:rsidRPr="00CB6B08" w:rsidRDefault="004E7599" w:rsidP="00514F1C">
                            <w:pPr>
                              <w:jc w:val="center"/>
                              <w:rPr>
                                <w:rFonts w:cs="Times New Roman"/>
                              </w:rPr>
                            </w:pPr>
                            <w:r w:rsidRPr="00CB6B08">
                              <w:rPr>
                                <w:rFonts w:cs="Times New Roman"/>
                              </w:rPr>
                              <w:t>Reverse Sequence</w:t>
                            </w:r>
                          </w:p>
                        </w:tc>
                      </w:tr>
                      <w:tr w:rsidR="004E7599" w:rsidRPr="00CB6B08" w14:paraId="4D3117C4" w14:textId="77777777" w:rsidTr="002740AA">
                        <w:tc>
                          <w:tcPr>
                            <w:tcW w:w="1150" w:type="dxa"/>
                          </w:tcPr>
                          <w:p w14:paraId="41BF26E8" w14:textId="77777777" w:rsidR="004E7599" w:rsidRPr="00CB6B08" w:rsidRDefault="004E7599" w:rsidP="00514F1C">
                            <w:pPr>
                              <w:rPr>
                                <w:rFonts w:cs="Times New Roman"/>
                              </w:rPr>
                            </w:pPr>
                            <w:r w:rsidRPr="00CB6B08">
                              <w:rPr>
                                <w:rFonts w:cs="Times New Roman"/>
                                <w:i/>
                              </w:rPr>
                              <w:t>Cdkn1a</w:t>
                            </w:r>
                          </w:p>
                        </w:tc>
                        <w:tc>
                          <w:tcPr>
                            <w:tcW w:w="3642" w:type="dxa"/>
                          </w:tcPr>
                          <w:p w14:paraId="5D44593D" w14:textId="77777777" w:rsidR="004E7599" w:rsidRPr="00CB6B08" w:rsidRDefault="004E7599" w:rsidP="00514F1C">
                            <w:pPr>
                              <w:rPr>
                                <w:rFonts w:cs="Times New Roman"/>
                              </w:rPr>
                            </w:pPr>
                            <w:r w:rsidRPr="00CB6B08">
                              <w:rPr>
                                <w:rFonts w:cs="Times New Roman"/>
                                <w:color w:val="000000"/>
                              </w:rPr>
                              <w:t>GGAACATCTCAGGGCCGAAA</w:t>
                            </w:r>
                          </w:p>
                        </w:tc>
                        <w:tc>
                          <w:tcPr>
                            <w:tcW w:w="4105" w:type="dxa"/>
                          </w:tcPr>
                          <w:p w14:paraId="22205387"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CTGACCCACAGCAGAAGAGG</w:t>
                            </w:r>
                          </w:p>
                        </w:tc>
                      </w:tr>
                      <w:tr w:rsidR="004E7599" w:rsidRPr="00CB6B08" w14:paraId="170B8039" w14:textId="77777777" w:rsidTr="002740AA">
                        <w:tc>
                          <w:tcPr>
                            <w:tcW w:w="1150" w:type="dxa"/>
                          </w:tcPr>
                          <w:p w14:paraId="6F699D1B" w14:textId="77777777" w:rsidR="004E7599" w:rsidRPr="00CB6B08" w:rsidRDefault="004E7599" w:rsidP="00514F1C">
                            <w:pPr>
                              <w:rPr>
                                <w:rFonts w:cs="Times New Roman"/>
                              </w:rPr>
                            </w:pPr>
                            <w:r w:rsidRPr="00CB6B08">
                              <w:rPr>
                                <w:rFonts w:cs="Times New Roman"/>
                                <w:i/>
                              </w:rPr>
                              <w:t>Mef2c</w:t>
                            </w:r>
                          </w:p>
                        </w:tc>
                        <w:tc>
                          <w:tcPr>
                            <w:tcW w:w="3642" w:type="dxa"/>
                          </w:tcPr>
                          <w:p w14:paraId="41BD0C05"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ACGGGGACTATGGGGAGAAA</w:t>
                            </w:r>
                          </w:p>
                        </w:tc>
                        <w:tc>
                          <w:tcPr>
                            <w:tcW w:w="4105" w:type="dxa"/>
                          </w:tcPr>
                          <w:p w14:paraId="0C82F55C"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AATCTCACAGTCGCACAGCA</w:t>
                            </w:r>
                          </w:p>
                        </w:tc>
                      </w:tr>
                      <w:tr w:rsidR="004E7599" w:rsidRPr="00CB6B08" w14:paraId="1D97B5EA" w14:textId="77777777" w:rsidTr="002740AA">
                        <w:tc>
                          <w:tcPr>
                            <w:tcW w:w="1150" w:type="dxa"/>
                          </w:tcPr>
                          <w:p w14:paraId="2F42CE38" w14:textId="77777777" w:rsidR="004E7599" w:rsidRPr="00CB6B08" w:rsidRDefault="004E7599" w:rsidP="00514F1C">
                            <w:pPr>
                              <w:rPr>
                                <w:rFonts w:cs="Times New Roman"/>
                              </w:rPr>
                            </w:pPr>
                            <w:r w:rsidRPr="00CB6B08">
                              <w:rPr>
                                <w:rFonts w:cs="Times New Roman"/>
                                <w:i/>
                              </w:rPr>
                              <w:t>Myf5</w:t>
                            </w:r>
                          </w:p>
                        </w:tc>
                        <w:tc>
                          <w:tcPr>
                            <w:tcW w:w="3642" w:type="dxa"/>
                          </w:tcPr>
                          <w:p w14:paraId="30EE0712"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CCACCTCCAACTGCTCTGAC</w:t>
                            </w:r>
                          </w:p>
                        </w:tc>
                        <w:tc>
                          <w:tcPr>
                            <w:tcW w:w="4105" w:type="dxa"/>
                          </w:tcPr>
                          <w:p w14:paraId="36921761"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AGCTGGACACGGAGCTTTTA</w:t>
                            </w:r>
                          </w:p>
                        </w:tc>
                      </w:tr>
                      <w:tr w:rsidR="004E7599" w:rsidRPr="00CB6B08" w14:paraId="30B4D5CF" w14:textId="77777777" w:rsidTr="002740AA">
                        <w:tc>
                          <w:tcPr>
                            <w:tcW w:w="1150" w:type="dxa"/>
                          </w:tcPr>
                          <w:p w14:paraId="602A8508" w14:textId="77777777" w:rsidR="004E7599" w:rsidRPr="00CB6B08" w:rsidRDefault="004E7599" w:rsidP="00514F1C">
                            <w:pPr>
                              <w:rPr>
                                <w:rFonts w:cs="Times New Roman"/>
                              </w:rPr>
                            </w:pPr>
                            <w:r w:rsidRPr="00CB6B08">
                              <w:rPr>
                                <w:rFonts w:cs="Times New Roman"/>
                                <w:i/>
                              </w:rPr>
                              <w:t>Myod1</w:t>
                            </w:r>
                          </w:p>
                        </w:tc>
                        <w:tc>
                          <w:tcPr>
                            <w:tcW w:w="3642" w:type="dxa"/>
                          </w:tcPr>
                          <w:p w14:paraId="5A3E787E" w14:textId="77777777" w:rsidR="004E7599" w:rsidRPr="00CB6B08" w:rsidRDefault="004E7599" w:rsidP="00514F1C">
                            <w:pPr>
                              <w:rPr>
                                <w:rFonts w:eastAsia="Times New Roman" w:cs="Times New Roman"/>
                                <w:color w:val="222222"/>
                              </w:rPr>
                            </w:pPr>
                            <w:r w:rsidRPr="00CB6B08">
                              <w:rPr>
                                <w:rFonts w:eastAsia="Times New Roman" w:cs="Times New Roman"/>
                                <w:color w:val="222222"/>
                              </w:rPr>
                              <w:t>TCCTCATAGCACAGGGGTGA</w:t>
                            </w:r>
                          </w:p>
                        </w:tc>
                        <w:tc>
                          <w:tcPr>
                            <w:tcW w:w="4105" w:type="dxa"/>
                          </w:tcPr>
                          <w:p w14:paraId="29A16BE4" w14:textId="77777777" w:rsidR="004E7599" w:rsidRPr="00CB6B08" w:rsidRDefault="004E7599" w:rsidP="00514F1C">
                            <w:pPr>
                              <w:rPr>
                                <w:rFonts w:eastAsia="Times New Roman" w:cs="Times New Roman"/>
                                <w:color w:val="222222"/>
                              </w:rPr>
                            </w:pPr>
                            <w:r w:rsidRPr="00CB6B08">
                              <w:rPr>
                                <w:rFonts w:eastAsia="Times New Roman" w:cs="Times New Roman"/>
                                <w:color w:val="222222"/>
                              </w:rPr>
                              <w:t>GCAAGCTGTGGGGAAAAGTG</w:t>
                            </w:r>
                          </w:p>
                        </w:tc>
                      </w:tr>
                      <w:tr w:rsidR="004E7599" w:rsidRPr="00CB6B08" w14:paraId="3440570A" w14:textId="77777777" w:rsidTr="002740AA">
                        <w:tc>
                          <w:tcPr>
                            <w:tcW w:w="1150" w:type="dxa"/>
                          </w:tcPr>
                          <w:p w14:paraId="247B20B8" w14:textId="77777777" w:rsidR="004E7599" w:rsidRPr="00CB6B08" w:rsidRDefault="004E7599" w:rsidP="00514F1C">
                            <w:pPr>
                              <w:rPr>
                                <w:rFonts w:cs="Times New Roman"/>
                              </w:rPr>
                            </w:pPr>
                            <w:r w:rsidRPr="00CB6B08">
                              <w:rPr>
                                <w:rFonts w:cs="Times New Roman"/>
                                <w:i/>
                              </w:rPr>
                              <w:t>Myog</w:t>
                            </w:r>
                          </w:p>
                        </w:tc>
                        <w:tc>
                          <w:tcPr>
                            <w:tcW w:w="3642" w:type="dxa"/>
                          </w:tcPr>
                          <w:p w14:paraId="22A3075D"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CAGCCCAGCGAGGGAATTTA</w:t>
                            </w:r>
                          </w:p>
                        </w:tc>
                        <w:tc>
                          <w:tcPr>
                            <w:tcW w:w="4105" w:type="dxa"/>
                          </w:tcPr>
                          <w:p w14:paraId="635E506D" w14:textId="77777777" w:rsidR="004E7599" w:rsidRPr="00CB6B08" w:rsidRDefault="004E7599" w:rsidP="00514F1C">
                            <w:pPr>
                              <w:rPr>
                                <w:rFonts w:eastAsia="Times New Roman" w:cs="Times New Roman"/>
                                <w:color w:val="000000"/>
                              </w:rPr>
                            </w:pPr>
                            <w:r w:rsidRPr="00CB6B08">
                              <w:rPr>
                                <w:rFonts w:eastAsia="Times New Roman" w:cs="Times New Roman"/>
                                <w:color w:val="000000"/>
                              </w:rPr>
                              <w:t>AGAAGCTCCTGAGTTTGCCC</w:t>
                            </w:r>
                          </w:p>
                        </w:tc>
                      </w:tr>
                      <w:tr w:rsidR="004E7599" w:rsidRPr="00CB6B08" w14:paraId="70372A5E" w14:textId="77777777" w:rsidTr="002740AA">
                        <w:tc>
                          <w:tcPr>
                            <w:tcW w:w="1150" w:type="dxa"/>
                          </w:tcPr>
                          <w:p w14:paraId="2357F4A0" w14:textId="77777777" w:rsidR="004E7599" w:rsidRPr="00CB6B08" w:rsidRDefault="004E7599" w:rsidP="00514F1C">
                            <w:pPr>
                              <w:rPr>
                                <w:rFonts w:cs="Times New Roman"/>
                                <w:i/>
                              </w:rPr>
                            </w:pPr>
                            <w:r>
                              <w:rPr>
                                <w:rFonts w:cs="Times New Roman"/>
                                <w:i/>
                              </w:rPr>
                              <w:t>Gapdh</w:t>
                            </w:r>
                          </w:p>
                        </w:tc>
                        <w:tc>
                          <w:tcPr>
                            <w:tcW w:w="3642" w:type="dxa"/>
                          </w:tcPr>
                          <w:p w14:paraId="00505760" w14:textId="77777777" w:rsidR="004E7599" w:rsidRPr="00CB6B08" w:rsidRDefault="004E7599" w:rsidP="00514F1C">
                            <w:pPr>
                              <w:rPr>
                                <w:rFonts w:eastAsia="Times New Roman" w:cs="Times New Roman"/>
                                <w:color w:val="000000"/>
                              </w:rPr>
                            </w:pPr>
                            <w:r w:rsidRPr="009F58DC">
                              <w:rPr>
                                <w:rFonts w:eastAsia="Times New Roman" w:cs="Times New Roman"/>
                                <w:color w:val="000000"/>
                              </w:rPr>
                              <w:t>CACTTGAAGGGTGGAGCCAA</w:t>
                            </w:r>
                          </w:p>
                        </w:tc>
                        <w:tc>
                          <w:tcPr>
                            <w:tcW w:w="4105" w:type="dxa"/>
                          </w:tcPr>
                          <w:p w14:paraId="2534A8A9" w14:textId="77777777" w:rsidR="004E7599" w:rsidRPr="00CB6B08" w:rsidRDefault="004E7599" w:rsidP="00514F1C">
                            <w:pPr>
                              <w:rPr>
                                <w:rFonts w:eastAsia="Times New Roman" w:cs="Times New Roman"/>
                                <w:color w:val="000000"/>
                              </w:rPr>
                            </w:pPr>
                            <w:r w:rsidRPr="009F58DC">
                              <w:rPr>
                                <w:rFonts w:eastAsia="Times New Roman" w:cs="Times New Roman"/>
                                <w:color w:val="000000"/>
                              </w:rPr>
                              <w:t>ACCCATCACAAACATGGGGG</w:t>
                            </w:r>
                          </w:p>
                        </w:tc>
                      </w:tr>
                    </w:tbl>
                    <w:p w14:paraId="7106A64F" w14:textId="77777777" w:rsidR="004E7599" w:rsidRDefault="004E7599"/>
                  </w:txbxContent>
                </v:textbox>
                <w10:wrap type="square"/>
              </v:shape>
            </w:pict>
          </mc:Fallback>
        </mc:AlternateContent>
      </w:r>
    </w:p>
    <w:p w14:paraId="1C1D99DD" w14:textId="44C7B111" w:rsidR="00C2697E" w:rsidRPr="006A4D21" w:rsidRDefault="004B5387" w:rsidP="00B75B03">
      <w:pPr>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B75B03">
      <w:pPr>
        <w:pStyle w:val="Heading1"/>
        <w:jc w:val="both"/>
      </w:pPr>
      <w:r>
        <w:t xml:space="preserve">Materials and </w:t>
      </w:r>
      <w:r w:rsidR="00C2697E">
        <w:t>Methods</w:t>
      </w:r>
      <w:r w:rsidR="004B5387">
        <w:t xml:space="preserve"> </w:t>
      </w:r>
    </w:p>
    <w:p w14:paraId="0EDDAC07" w14:textId="287BDBE2" w:rsidR="00E56C2A" w:rsidRPr="00E56C2A" w:rsidRDefault="00411E0B" w:rsidP="00B75B03">
      <w:pPr>
        <w:pStyle w:val="Heading2"/>
        <w:jc w:val="both"/>
      </w:pPr>
      <w:r>
        <w:t>Tissue Culture and Myotube Formation</w:t>
      </w:r>
    </w:p>
    <w:p w14:paraId="0D35AB59" w14:textId="259599D5" w:rsidR="00F444D6" w:rsidRDefault="00E56C2A" w:rsidP="00B75B03">
      <w:pPr>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673EE2">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673EE2" w:rsidRPr="00673EE2">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w:t>
      </w:r>
      <w:bookmarkStart w:id="0" w:name="_GoBack"/>
      <w:bookmarkEnd w:id="0"/>
      <w:r w:rsidR="00001AAA">
        <w:t>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B75B03">
      <w:pPr>
        <w:pStyle w:val="Heading2"/>
        <w:jc w:val="both"/>
      </w:pPr>
      <w:r>
        <w:t xml:space="preserve">Quantitative </w:t>
      </w:r>
      <w:r w:rsidR="00F444D6">
        <w:t>Real Time PCR</w:t>
      </w:r>
    </w:p>
    <w:p w14:paraId="1EBF392B" w14:textId="448C6B75" w:rsidR="00DB29A1" w:rsidRDefault="00E56C2A" w:rsidP="00B75B03">
      <w:pPr>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673EE2">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673EE2" w:rsidRPr="00673EE2">
        <w:rPr>
          <w:noProof/>
          <w:vertAlign w:val="superscript"/>
        </w:rPr>
        <w:t>24</w:t>
      </w:r>
      <w:r w:rsidR="0028099F">
        <w:fldChar w:fldCharType="end"/>
      </w:r>
      <w:r w:rsidR="00174E48">
        <w:t>.</w:t>
      </w:r>
    </w:p>
    <w:p w14:paraId="4A2A9AE8" w14:textId="77777777" w:rsidR="00514F1C" w:rsidRDefault="00514F1C" w:rsidP="00B75B03">
      <w:pPr>
        <w:jc w:val="both"/>
      </w:pPr>
    </w:p>
    <w:p w14:paraId="5F85998F" w14:textId="77777777" w:rsidR="00514F1C" w:rsidRPr="00061E90" w:rsidRDefault="00514F1C" w:rsidP="00B75B03">
      <w:pPr>
        <w:jc w:val="both"/>
      </w:pPr>
    </w:p>
    <w:p w14:paraId="2496D9B5" w14:textId="155A4C40" w:rsidR="00411E0B" w:rsidRDefault="003D7FB2" w:rsidP="00B75B03">
      <w:pPr>
        <w:pStyle w:val="Heading2"/>
        <w:jc w:val="both"/>
      </w:pPr>
      <w:r>
        <w:t>Drosophila</w:t>
      </w:r>
      <w:r w:rsidR="00532448">
        <w:t xml:space="preserve"> Stocks and Crosses</w:t>
      </w:r>
    </w:p>
    <w:p w14:paraId="35D61979" w14:textId="1E776D7E" w:rsidR="00C2697E" w:rsidRDefault="00C15FE1" w:rsidP="00B75B03">
      <w:pPr>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0057614F">
        <w:rPr>
          <w:i/>
        </w:rPr>
        <w:t>Tsc1</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673EE2">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673EE2" w:rsidRPr="00673EE2">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1BCB838C" w:rsidR="001B4D8C" w:rsidRDefault="001023DD" w:rsidP="00B75B03">
      <w:pPr>
        <w:pStyle w:val="Heading2"/>
        <w:jc w:val="both"/>
      </w:pPr>
      <w:r>
        <w:t xml:space="preserve">Quantification of Dead Pupae </w:t>
      </w:r>
    </w:p>
    <w:p w14:paraId="51471E38" w14:textId="698246D5" w:rsidR="001B4D8C" w:rsidRDefault="007130FE" w:rsidP="00B75B03">
      <w:pPr>
        <w:jc w:val="both"/>
      </w:pPr>
      <w:r>
        <w:rPr>
          <w:noProof/>
        </w:rPr>
        <mc:AlternateContent>
          <mc:Choice Requires="wps">
            <w:drawing>
              <wp:anchor distT="0" distB="0" distL="114300" distR="114300" simplePos="0" relativeHeight="251660288" behindDoc="0" locked="0" layoutInCell="1" allowOverlap="1" wp14:anchorId="314A9365" wp14:editId="033EE9ED">
                <wp:simplePos x="0" y="0"/>
                <wp:positionH relativeFrom="column">
                  <wp:posOffset>0</wp:posOffset>
                </wp:positionH>
                <wp:positionV relativeFrom="paragraph">
                  <wp:posOffset>-4283075</wp:posOffset>
                </wp:positionV>
                <wp:extent cx="2743200" cy="2971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743200" cy="2971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26C75B" w14:textId="77777777" w:rsidR="004E7599" w:rsidRPr="007130FE" w:rsidRDefault="004E7599" w:rsidP="00612384">
                            <w:pPr>
                              <w:jc w:val="both"/>
                              <w:rPr>
                                <w:rFonts w:cs="Times"/>
                                <w:sz w:val="18"/>
                              </w:rPr>
                            </w:pPr>
                            <w:r w:rsidRPr="007130FE">
                              <w:rPr>
                                <w:rFonts w:cs="Times"/>
                                <w:b/>
                                <w:sz w:val="18"/>
                              </w:rPr>
                              <w:t xml:space="preserve">Table 2: </w:t>
                            </w:r>
                            <w:r w:rsidRPr="007130FE">
                              <w:rPr>
                                <w:rFonts w:cs="Times"/>
                                <w:sz w:val="18"/>
                              </w:rPr>
                              <w:t>Fly stocks from Bloomington Stock Center used in this study.</w:t>
                            </w:r>
                          </w:p>
                          <w:tbl>
                            <w:tblPr>
                              <w:tblStyle w:val="TableGrid"/>
                              <w:tblW w:w="0" w:type="auto"/>
                              <w:tblLook w:val="04A0" w:firstRow="1" w:lastRow="0" w:firstColumn="1" w:lastColumn="0" w:noHBand="0" w:noVBand="1"/>
                            </w:tblPr>
                            <w:tblGrid>
                              <w:gridCol w:w="1991"/>
                              <w:gridCol w:w="2256"/>
                            </w:tblGrid>
                            <w:tr w:rsidR="004E7599" w:rsidRPr="007612F4" w14:paraId="724B99AC" w14:textId="77777777" w:rsidTr="007130FE">
                              <w:tc>
                                <w:tcPr>
                                  <w:tcW w:w="2520" w:type="dxa"/>
                                </w:tcPr>
                                <w:p w14:paraId="4E8A145C" w14:textId="77777777" w:rsidR="004E7599" w:rsidRPr="007612F4" w:rsidRDefault="004E7599" w:rsidP="007130FE">
                                  <w:r w:rsidRPr="007612F4">
                                    <w:t xml:space="preserve">Name </w:t>
                                  </w:r>
                                </w:p>
                              </w:tc>
                              <w:tc>
                                <w:tcPr>
                                  <w:tcW w:w="2662" w:type="dxa"/>
                                </w:tcPr>
                                <w:p w14:paraId="223BFC52" w14:textId="77777777" w:rsidR="004E7599" w:rsidRPr="007612F4" w:rsidRDefault="004E7599" w:rsidP="007130FE">
                                  <w:r w:rsidRPr="007612F4">
                                    <w:t>Bloomington Stock #</w:t>
                                  </w:r>
                                </w:p>
                              </w:tc>
                            </w:tr>
                            <w:tr w:rsidR="004E7599" w:rsidRPr="007612F4" w14:paraId="3A3B8635" w14:textId="77777777" w:rsidTr="007130FE">
                              <w:trPr>
                                <w:trHeight w:val="188"/>
                              </w:trPr>
                              <w:tc>
                                <w:tcPr>
                                  <w:tcW w:w="2520" w:type="dxa"/>
                                </w:tcPr>
                                <w:p w14:paraId="59534B0D" w14:textId="77777777" w:rsidR="004E7599" w:rsidRPr="007612F4" w:rsidRDefault="004E7599" w:rsidP="007130FE">
                                  <w:r w:rsidRPr="007612F4">
                                    <w:rPr>
                                      <w:i/>
                                    </w:rPr>
                                    <w:t>Raptor</w:t>
                                  </w:r>
                                  <w:r w:rsidRPr="007612F4">
                                    <w:t xml:space="preserve"> shRNA #1</w:t>
                                  </w:r>
                                </w:p>
                              </w:tc>
                              <w:tc>
                                <w:tcPr>
                                  <w:tcW w:w="2662" w:type="dxa"/>
                                </w:tcPr>
                                <w:p w14:paraId="6B731D64" w14:textId="77777777" w:rsidR="004E7599" w:rsidRPr="007612F4" w:rsidRDefault="004E7599" w:rsidP="007130FE">
                                  <w:r w:rsidRPr="007612F4">
                                    <w:t>31528</w:t>
                                  </w:r>
                                </w:p>
                              </w:tc>
                            </w:tr>
                            <w:tr w:rsidR="004E7599" w:rsidRPr="007612F4" w14:paraId="066FE916" w14:textId="77777777" w:rsidTr="007130FE">
                              <w:tc>
                                <w:tcPr>
                                  <w:tcW w:w="2520" w:type="dxa"/>
                                </w:tcPr>
                                <w:p w14:paraId="189862EB" w14:textId="77777777" w:rsidR="004E7599" w:rsidRPr="007612F4" w:rsidRDefault="004E7599" w:rsidP="007130FE">
                                  <w:r w:rsidRPr="007612F4">
                                    <w:rPr>
                                      <w:i/>
                                    </w:rPr>
                                    <w:t>Raptor</w:t>
                                  </w:r>
                                  <w:r w:rsidRPr="007612F4">
                                    <w:t xml:space="preserve"> shRNA #2</w:t>
                                  </w:r>
                                </w:p>
                              </w:tc>
                              <w:tc>
                                <w:tcPr>
                                  <w:tcW w:w="2662" w:type="dxa"/>
                                </w:tcPr>
                                <w:p w14:paraId="291785AC" w14:textId="77777777" w:rsidR="004E7599" w:rsidRPr="007612F4" w:rsidRDefault="004E7599" w:rsidP="007130FE">
                                  <w:r w:rsidRPr="007612F4">
                                    <w:t>31529</w:t>
                                  </w:r>
                                </w:p>
                              </w:tc>
                            </w:tr>
                            <w:tr w:rsidR="004E7599" w:rsidRPr="007612F4" w14:paraId="4B8453EB" w14:textId="77777777" w:rsidTr="007130FE">
                              <w:tc>
                                <w:tcPr>
                                  <w:tcW w:w="2520" w:type="dxa"/>
                                </w:tcPr>
                                <w:p w14:paraId="0E4D9D0E" w14:textId="77777777" w:rsidR="004E7599" w:rsidRPr="007612F4" w:rsidRDefault="004E7599" w:rsidP="007130FE">
                                  <w:r w:rsidRPr="007612F4">
                                    <w:rPr>
                                      <w:i/>
                                    </w:rPr>
                                    <w:t>Raptor</w:t>
                                  </w:r>
                                  <w:r w:rsidRPr="007612F4">
                                    <w:t xml:space="preserve"> shRNA #3</w:t>
                                  </w:r>
                                </w:p>
                              </w:tc>
                              <w:tc>
                                <w:tcPr>
                                  <w:tcW w:w="2662" w:type="dxa"/>
                                </w:tcPr>
                                <w:p w14:paraId="528ECE11" w14:textId="77777777" w:rsidR="004E7599" w:rsidRPr="007612F4" w:rsidRDefault="004E7599" w:rsidP="007130FE">
                                  <w:r w:rsidRPr="007612F4">
                                    <w:t>34814</w:t>
                                  </w:r>
                                </w:p>
                              </w:tc>
                            </w:tr>
                            <w:tr w:rsidR="004E7599" w:rsidRPr="007612F4" w14:paraId="6209785C" w14:textId="77777777" w:rsidTr="007130FE">
                              <w:tc>
                                <w:tcPr>
                                  <w:tcW w:w="2520" w:type="dxa"/>
                                </w:tcPr>
                                <w:p w14:paraId="2E942DDF" w14:textId="77777777" w:rsidR="004E7599" w:rsidRPr="007612F4" w:rsidRDefault="004E7599" w:rsidP="007130FE">
                                  <w:r w:rsidRPr="007612F4">
                                    <w:rPr>
                                      <w:i/>
                                    </w:rPr>
                                    <w:t>Raptor</w:t>
                                  </w:r>
                                  <w:r w:rsidRPr="007612F4">
                                    <w:t xml:space="preserve"> shRNA #4</w:t>
                                  </w:r>
                                </w:p>
                              </w:tc>
                              <w:tc>
                                <w:tcPr>
                                  <w:tcW w:w="2662" w:type="dxa"/>
                                </w:tcPr>
                                <w:p w14:paraId="05B09324" w14:textId="77777777" w:rsidR="004E7599" w:rsidRPr="007612F4" w:rsidRDefault="004E7599" w:rsidP="007130FE">
                                  <w:r w:rsidRPr="007612F4">
                                    <w:t>41912</w:t>
                                  </w:r>
                                </w:p>
                              </w:tc>
                            </w:tr>
                            <w:tr w:rsidR="004E7599" w:rsidRPr="007612F4" w14:paraId="396F95E9" w14:textId="77777777" w:rsidTr="007130FE">
                              <w:tc>
                                <w:tcPr>
                                  <w:tcW w:w="2520" w:type="dxa"/>
                                </w:tcPr>
                                <w:p w14:paraId="205B48AD" w14:textId="77777777" w:rsidR="004E7599" w:rsidRPr="007612F4" w:rsidRDefault="004E7599" w:rsidP="007130FE">
                                  <w:r w:rsidRPr="007612F4">
                                    <w:rPr>
                                      <w:i/>
                                    </w:rPr>
                                    <w:t>Tsc1</w:t>
                                  </w:r>
                                  <w:r w:rsidRPr="007612F4">
                                    <w:t xml:space="preserve"> shRNA #1</w:t>
                                  </w:r>
                                </w:p>
                              </w:tc>
                              <w:tc>
                                <w:tcPr>
                                  <w:tcW w:w="2662" w:type="dxa"/>
                                </w:tcPr>
                                <w:p w14:paraId="68FFD3DC" w14:textId="77777777" w:rsidR="004E7599" w:rsidRPr="007612F4" w:rsidRDefault="004E7599" w:rsidP="007130FE">
                                  <w:r w:rsidRPr="007612F4">
                                    <w:t>31039</w:t>
                                  </w:r>
                                </w:p>
                              </w:tc>
                            </w:tr>
                            <w:tr w:rsidR="004E7599" w:rsidRPr="007612F4" w14:paraId="3B61CE49" w14:textId="77777777" w:rsidTr="007130FE">
                              <w:tc>
                                <w:tcPr>
                                  <w:tcW w:w="2520" w:type="dxa"/>
                                </w:tcPr>
                                <w:p w14:paraId="08D6D035" w14:textId="77777777" w:rsidR="004E7599" w:rsidRPr="007612F4" w:rsidRDefault="004E7599" w:rsidP="007130FE">
                                  <w:r w:rsidRPr="007612F4">
                                    <w:rPr>
                                      <w:i/>
                                    </w:rPr>
                                    <w:t>Tsc1</w:t>
                                  </w:r>
                                  <w:r w:rsidRPr="007612F4">
                                    <w:t xml:space="preserve"> shRNA #2</w:t>
                                  </w:r>
                                </w:p>
                              </w:tc>
                              <w:tc>
                                <w:tcPr>
                                  <w:tcW w:w="2662" w:type="dxa"/>
                                </w:tcPr>
                                <w:p w14:paraId="33FE3C73" w14:textId="77777777" w:rsidR="004E7599" w:rsidRPr="007612F4" w:rsidRDefault="004E7599" w:rsidP="007130FE">
                                  <w:r w:rsidRPr="007612F4">
                                    <w:t>31314</w:t>
                                  </w:r>
                                </w:p>
                              </w:tc>
                            </w:tr>
                            <w:tr w:rsidR="004E7599" w:rsidRPr="007612F4" w14:paraId="01AB3F60" w14:textId="77777777" w:rsidTr="007130FE">
                              <w:tc>
                                <w:tcPr>
                                  <w:tcW w:w="2520" w:type="dxa"/>
                                </w:tcPr>
                                <w:p w14:paraId="32339D70" w14:textId="77777777" w:rsidR="004E7599" w:rsidRPr="007612F4" w:rsidRDefault="004E7599" w:rsidP="007130FE">
                                  <w:r w:rsidRPr="007612F4">
                                    <w:rPr>
                                      <w:i/>
                                    </w:rPr>
                                    <w:t>Tsc1</w:t>
                                  </w:r>
                                  <w:r w:rsidRPr="007612F4">
                                    <w:t xml:space="preserve"> shRNA #3</w:t>
                                  </w:r>
                                </w:p>
                              </w:tc>
                              <w:tc>
                                <w:tcPr>
                                  <w:tcW w:w="2662" w:type="dxa"/>
                                </w:tcPr>
                                <w:p w14:paraId="012BA024" w14:textId="77777777" w:rsidR="004E7599" w:rsidRPr="007612F4" w:rsidRDefault="004E7599" w:rsidP="007130FE">
                                  <w:r w:rsidRPr="007612F4">
                                    <w:t>35144</w:t>
                                  </w:r>
                                </w:p>
                              </w:tc>
                            </w:tr>
                            <w:tr w:rsidR="004E7599" w:rsidRPr="007612F4" w14:paraId="1597EDF9" w14:textId="77777777" w:rsidTr="007130FE">
                              <w:tc>
                                <w:tcPr>
                                  <w:tcW w:w="2520" w:type="dxa"/>
                                </w:tcPr>
                                <w:p w14:paraId="21AB057E" w14:textId="77777777" w:rsidR="004E7599" w:rsidRPr="007612F4" w:rsidRDefault="004E7599" w:rsidP="007130FE">
                                  <w:r w:rsidRPr="007612F4">
                                    <w:t>Control shRNA Line</w:t>
                                  </w:r>
                                </w:p>
                              </w:tc>
                              <w:tc>
                                <w:tcPr>
                                  <w:tcW w:w="2662" w:type="dxa"/>
                                </w:tcPr>
                                <w:p w14:paraId="38FE79EB" w14:textId="77777777" w:rsidR="004E7599" w:rsidRPr="007612F4" w:rsidRDefault="004E7599" w:rsidP="007130FE">
                                  <w:r w:rsidRPr="007612F4">
                                    <w:t>36304</w:t>
                                  </w:r>
                                </w:p>
                              </w:tc>
                            </w:tr>
                            <w:tr w:rsidR="004E7599" w:rsidRPr="007612F4" w14:paraId="0B6EFC1F" w14:textId="77777777" w:rsidTr="007130FE">
                              <w:tc>
                                <w:tcPr>
                                  <w:tcW w:w="2520" w:type="dxa"/>
                                </w:tcPr>
                                <w:p w14:paraId="00913118" w14:textId="77777777" w:rsidR="004E7599" w:rsidRPr="007612F4" w:rsidRDefault="004E7599" w:rsidP="007130FE">
                                  <w:pPr>
                                    <w:rPr>
                                      <w:i/>
                                    </w:rPr>
                                  </w:pPr>
                                  <w:r w:rsidRPr="007612F4">
                                    <w:rPr>
                                      <w:i/>
                                    </w:rPr>
                                    <w:t>Hand-</w:t>
                                  </w:r>
                                  <w:r w:rsidRPr="00B94D00">
                                    <w:t>GAL4</w:t>
                                  </w:r>
                                </w:p>
                              </w:tc>
                              <w:tc>
                                <w:tcPr>
                                  <w:tcW w:w="2662" w:type="dxa"/>
                                </w:tcPr>
                                <w:p w14:paraId="5D150BB5" w14:textId="77777777" w:rsidR="004E7599" w:rsidRPr="007612F4" w:rsidRDefault="004E7599" w:rsidP="007130FE">
                                  <w:r>
                                    <w:t>48396</w:t>
                                  </w:r>
                                </w:p>
                              </w:tc>
                            </w:tr>
                            <w:tr w:rsidR="004E7599" w:rsidRPr="007612F4" w14:paraId="49EED95F" w14:textId="77777777" w:rsidTr="007130FE">
                              <w:tc>
                                <w:tcPr>
                                  <w:tcW w:w="2520" w:type="dxa"/>
                                </w:tcPr>
                                <w:p w14:paraId="3BCAD647" w14:textId="77777777" w:rsidR="004E7599" w:rsidRPr="007612F4" w:rsidRDefault="004E7599" w:rsidP="007130FE">
                                  <w:pPr>
                                    <w:rPr>
                                      <w:i/>
                                    </w:rPr>
                                  </w:pPr>
                                  <w:r>
                                    <w:rPr>
                                      <w:i/>
                                    </w:rPr>
                                    <w:t>24B-</w:t>
                                  </w:r>
                                  <w:r w:rsidRPr="00B94D00">
                                    <w:t>GAL4</w:t>
                                  </w:r>
                                </w:p>
                              </w:tc>
                              <w:tc>
                                <w:tcPr>
                                  <w:tcW w:w="2662" w:type="dxa"/>
                                </w:tcPr>
                                <w:p w14:paraId="6F8B314A" w14:textId="77777777" w:rsidR="004E7599" w:rsidRPr="007612F4" w:rsidRDefault="004E7599" w:rsidP="007130FE">
                                  <w:r>
                                    <w:t>1767</w:t>
                                  </w:r>
                                </w:p>
                              </w:tc>
                            </w:tr>
                            <w:tr w:rsidR="004E7599" w:rsidRPr="007612F4" w14:paraId="188A1330" w14:textId="77777777" w:rsidTr="007130FE">
                              <w:tc>
                                <w:tcPr>
                                  <w:tcW w:w="2520" w:type="dxa"/>
                                </w:tcPr>
                                <w:p w14:paraId="6B15E428" w14:textId="77777777" w:rsidR="004E7599" w:rsidRDefault="004E7599" w:rsidP="007130FE">
                                  <w:pPr>
                                    <w:rPr>
                                      <w:i/>
                                    </w:rPr>
                                  </w:pPr>
                                  <w:r>
                                    <w:rPr>
                                      <w:i/>
                                    </w:rPr>
                                    <w:t>C179-</w:t>
                                  </w:r>
                                  <w:r w:rsidRPr="00B94D00">
                                    <w:t>GAL4</w:t>
                                  </w:r>
                                </w:p>
                              </w:tc>
                              <w:tc>
                                <w:tcPr>
                                  <w:tcW w:w="2662" w:type="dxa"/>
                                </w:tcPr>
                                <w:p w14:paraId="41DEB9C8" w14:textId="77777777" w:rsidR="004E7599" w:rsidRPr="007612F4" w:rsidRDefault="004E7599" w:rsidP="007130FE">
                                  <w:r>
                                    <w:t>6450</w:t>
                                  </w:r>
                                </w:p>
                              </w:tc>
                            </w:tr>
                            <w:tr w:rsidR="004E7599" w:rsidRPr="007612F4" w14:paraId="4AE878B6" w14:textId="77777777" w:rsidTr="007130FE">
                              <w:tc>
                                <w:tcPr>
                                  <w:tcW w:w="2520" w:type="dxa"/>
                                </w:tcPr>
                                <w:p w14:paraId="040ED0A3" w14:textId="77777777" w:rsidR="004E7599" w:rsidRDefault="004E7599" w:rsidP="007130FE">
                                  <w:pPr>
                                    <w:rPr>
                                      <w:i/>
                                    </w:rPr>
                                  </w:pPr>
                                  <w:r>
                                    <w:rPr>
                                      <w:i/>
                                    </w:rPr>
                                    <w:t>Mef2-</w:t>
                                  </w:r>
                                  <w:r w:rsidRPr="00B94D00">
                                    <w:t>GAL4</w:t>
                                  </w:r>
                                </w:p>
                              </w:tc>
                              <w:tc>
                                <w:tcPr>
                                  <w:tcW w:w="2662" w:type="dxa"/>
                                </w:tcPr>
                                <w:p w14:paraId="4766B988" w14:textId="77777777" w:rsidR="004E7599" w:rsidRPr="007612F4" w:rsidRDefault="004E7599" w:rsidP="007130FE">
                                  <w:r>
                                    <w:t>27390</w:t>
                                  </w:r>
                                </w:p>
                              </w:tc>
                            </w:tr>
                          </w:tbl>
                          <w:p w14:paraId="0227DE5C" w14:textId="77777777" w:rsidR="004E7599" w:rsidRPr="00434223" w:rsidRDefault="004E7599" w:rsidP="00612384">
                            <w:pPr>
                              <w:jc w:val="both"/>
                              <w:rPr>
                                <w:rFonts w:cs="Times"/>
                              </w:rPr>
                            </w:pPr>
                          </w:p>
                          <w:p w14:paraId="36CAE2E4" w14:textId="77777777" w:rsidR="004E7599" w:rsidRDefault="004E75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027" type="#_x0000_t202" style="position:absolute;left:0;text-align:left;margin-left:0;margin-top:-337.2pt;width:3in;height:23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" filled="f" stroked="f">
                <v:textbox>
                  <w:txbxContent>
                    <w:p w14:paraId="3F26C75B" w14:textId="77777777" w:rsidR="004E7599" w:rsidRPr="007130FE" w:rsidRDefault="004E7599" w:rsidP="00612384">
                      <w:pPr>
                        <w:jc w:val="both"/>
                        <w:rPr>
                          <w:rFonts w:cs="Times"/>
                          <w:sz w:val="18"/>
                        </w:rPr>
                      </w:pPr>
                      <w:r w:rsidRPr="007130FE">
                        <w:rPr>
                          <w:rFonts w:cs="Times"/>
                          <w:b/>
                          <w:sz w:val="18"/>
                        </w:rPr>
                        <w:t xml:space="preserve">Table 2: </w:t>
                      </w:r>
                      <w:r w:rsidRPr="007130FE">
                        <w:rPr>
                          <w:rFonts w:cs="Times"/>
                          <w:sz w:val="18"/>
                        </w:rPr>
                        <w:t>Fly stocks from Bloomington Stock Center used in this study.</w:t>
                      </w:r>
                    </w:p>
                    <w:tbl>
                      <w:tblPr>
                        <w:tblStyle w:val="TableGrid"/>
                        <w:tblW w:w="0" w:type="auto"/>
                        <w:tblLook w:val="04A0" w:firstRow="1" w:lastRow="0" w:firstColumn="1" w:lastColumn="0" w:noHBand="0" w:noVBand="1"/>
                      </w:tblPr>
                      <w:tblGrid>
                        <w:gridCol w:w="1991"/>
                        <w:gridCol w:w="2256"/>
                      </w:tblGrid>
                      <w:tr w:rsidR="004E7599" w:rsidRPr="007612F4" w14:paraId="724B99AC" w14:textId="77777777" w:rsidTr="007130FE">
                        <w:tc>
                          <w:tcPr>
                            <w:tcW w:w="2520" w:type="dxa"/>
                          </w:tcPr>
                          <w:p w14:paraId="4E8A145C" w14:textId="77777777" w:rsidR="004E7599" w:rsidRPr="007612F4" w:rsidRDefault="004E7599" w:rsidP="007130FE">
                            <w:r w:rsidRPr="007612F4">
                              <w:t xml:space="preserve">Name </w:t>
                            </w:r>
                          </w:p>
                        </w:tc>
                        <w:tc>
                          <w:tcPr>
                            <w:tcW w:w="2662" w:type="dxa"/>
                          </w:tcPr>
                          <w:p w14:paraId="223BFC52" w14:textId="77777777" w:rsidR="004E7599" w:rsidRPr="007612F4" w:rsidRDefault="004E7599" w:rsidP="007130FE">
                            <w:r w:rsidRPr="007612F4">
                              <w:t>Bloomington Stock #</w:t>
                            </w:r>
                          </w:p>
                        </w:tc>
                      </w:tr>
                      <w:tr w:rsidR="004E7599" w:rsidRPr="007612F4" w14:paraId="3A3B8635" w14:textId="77777777" w:rsidTr="007130FE">
                        <w:trPr>
                          <w:trHeight w:val="188"/>
                        </w:trPr>
                        <w:tc>
                          <w:tcPr>
                            <w:tcW w:w="2520" w:type="dxa"/>
                          </w:tcPr>
                          <w:p w14:paraId="59534B0D" w14:textId="77777777" w:rsidR="004E7599" w:rsidRPr="007612F4" w:rsidRDefault="004E7599" w:rsidP="007130FE">
                            <w:r w:rsidRPr="007612F4">
                              <w:rPr>
                                <w:i/>
                              </w:rPr>
                              <w:t>Raptor</w:t>
                            </w:r>
                            <w:r w:rsidRPr="007612F4">
                              <w:t xml:space="preserve"> shRNA #1</w:t>
                            </w:r>
                          </w:p>
                        </w:tc>
                        <w:tc>
                          <w:tcPr>
                            <w:tcW w:w="2662" w:type="dxa"/>
                          </w:tcPr>
                          <w:p w14:paraId="6B731D64" w14:textId="77777777" w:rsidR="004E7599" w:rsidRPr="007612F4" w:rsidRDefault="004E7599" w:rsidP="007130FE">
                            <w:r w:rsidRPr="007612F4">
                              <w:t>31528</w:t>
                            </w:r>
                          </w:p>
                        </w:tc>
                      </w:tr>
                      <w:tr w:rsidR="004E7599" w:rsidRPr="007612F4" w14:paraId="066FE916" w14:textId="77777777" w:rsidTr="007130FE">
                        <w:tc>
                          <w:tcPr>
                            <w:tcW w:w="2520" w:type="dxa"/>
                          </w:tcPr>
                          <w:p w14:paraId="189862EB" w14:textId="77777777" w:rsidR="004E7599" w:rsidRPr="007612F4" w:rsidRDefault="004E7599" w:rsidP="007130FE">
                            <w:r w:rsidRPr="007612F4">
                              <w:rPr>
                                <w:i/>
                              </w:rPr>
                              <w:t>Raptor</w:t>
                            </w:r>
                            <w:r w:rsidRPr="007612F4">
                              <w:t xml:space="preserve"> shRNA #2</w:t>
                            </w:r>
                          </w:p>
                        </w:tc>
                        <w:tc>
                          <w:tcPr>
                            <w:tcW w:w="2662" w:type="dxa"/>
                          </w:tcPr>
                          <w:p w14:paraId="291785AC" w14:textId="77777777" w:rsidR="004E7599" w:rsidRPr="007612F4" w:rsidRDefault="004E7599" w:rsidP="007130FE">
                            <w:r w:rsidRPr="007612F4">
                              <w:t>31529</w:t>
                            </w:r>
                          </w:p>
                        </w:tc>
                      </w:tr>
                      <w:tr w:rsidR="004E7599" w:rsidRPr="007612F4" w14:paraId="4B8453EB" w14:textId="77777777" w:rsidTr="007130FE">
                        <w:tc>
                          <w:tcPr>
                            <w:tcW w:w="2520" w:type="dxa"/>
                          </w:tcPr>
                          <w:p w14:paraId="0E4D9D0E" w14:textId="77777777" w:rsidR="004E7599" w:rsidRPr="007612F4" w:rsidRDefault="004E7599" w:rsidP="007130FE">
                            <w:r w:rsidRPr="007612F4">
                              <w:rPr>
                                <w:i/>
                              </w:rPr>
                              <w:t>Raptor</w:t>
                            </w:r>
                            <w:r w:rsidRPr="007612F4">
                              <w:t xml:space="preserve"> shRNA #3</w:t>
                            </w:r>
                          </w:p>
                        </w:tc>
                        <w:tc>
                          <w:tcPr>
                            <w:tcW w:w="2662" w:type="dxa"/>
                          </w:tcPr>
                          <w:p w14:paraId="528ECE11" w14:textId="77777777" w:rsidR="004E7599" w:rsidRPr="007612F4" w:rsidRDefault="004E7599" w:rsidP="007130FE">
                            <w:r w:rsidRPr="007612F4">
                              <w:t>34814</w:t>
                            </w:r>
                          </w:p>
                        </w:tc>
                      </w:tr>
                      <w:tr w:rsidR="004E7599" w:rsidRPr="007612F4" w14:paraId="6209785C" w14:textId="77777777" w:rsidTr="007130FE">
                        <w:tc>
                          <w:tcPr>
                            <w:tcW w:w="2520" w:type="dxa"/>
                          </w:tcPr>
                          <w:p w14:paraId="2E942DDF" w14:textId="77777777" w:rsidR="004E7599" w:rsidRPr="007612F4" w:rsidRDefault="004E7599" w:rsidP="007130FE">
                            <w:r w:rsidRPr="007612F4">
                              <w:rPr>
                                <w:i/>
                              </w:rPr>
                              <w:t>Raptor</w:t>
                            </w:r>
                            <w:r w:rsidRPr="007612F4">
                              <w:t xml:space="preserve"> shRNA #4</w:t>
                            </w:r>
                          </w:p>
                        </w:tc>
                        <w:tc>
                          <w:tcPr>
                            <w:tcW w:w="2662" w:type="dxa"/>
                          </w:tcPr>
                          <w:p w14:paraId="05B09324" w14:textId="77777777" w:rsidR="004E7599" w:rsidRPr="007612F4" w:rsidRDefault="004E7599" w:rsidP="007130FE">
                            <w:r w:rsidRPr="007612F4">
                              <w:t>41912</w:t>
                            </w:r>
                          </w:p>
                        </w:tc>
                      </w:tr>
                      <w:tr w:rsidR="004E7599" w:rsidRPr="007612F4" w14:paraId="396F95E9" w14:textId="77777777" w:rsidTr="007130FE">
                        <w:tc>
                          <w:tcPr>
                            <w:tcW w:w="2520" w:type="dxa"/>
                          </w:tcPr>
                          <w:p w14:paraId="205B48AD" w14:textId="77777777" w:rsidR="004E7599" w:rsidRPr="007612F4" w:rsidRDefault="004E7599" w:rsidP="007130FE">
                            <w:r w:rsidRPr="007612F4">
                              <w:rPr>
                                <w:i/>
                              </w:rPr>
                              <w:t>Tsc1</w:t>
                            </w:r>
                            <w:r w:rsidRPr="007612F4">
                              <w:t xml:space="preserve"> shRNA #1</w:t>
                            </w:r>
                          </w:p>
                        </w:tc>
                        <w:tc>
                          <w:tcPr>
                            <w:tcW w:w="2662" w:type="dxa"/>
                          </w:tcPr>
                          <w:p w14:paraId="68FFD3DC" w14:textId="77777777" w:rsidR="004E7599" w:rsidRPr="007612F4" w:rsidRDefault="004E7599" w:rsidP="007130FE">
                            <w:r w:rsidRPr="007612F4">
                              <w:t>31039</w:t>
                            </w:r>
                          </w:p>
                        </w:tc>
                      </w:tr>
                      <w:tr w:rsidR="004E7599" w:rsidRPr="007612F4" w14:paraId="3B61CE49" w14:textId="77777777" w:rsidTr="007130FE">
                        <w:tc>
                          <w:tcPr>
                            <w:tcW w:w="2520" w:type="dxa"/>
                          </w:tcPr>
                          <w:p w14:paraId="08D6D035" w14:textId="77777777" w:rsidR="004E7599" w:rsidRPr="007612F4" w:rsidRDefault="004E7599" w:rsidP="007130FE">
                            <w:r w:rsidRPr="007612F4">
                              <w:rPr>
                                <w:i/>
                              </w:rPr>
                              <w:t>Tsc1</w:t>
                            </w:r>
                            <w:r w:rsidRPr="007612F4">
                              <w:t xml:space="preserve"> shRNA #2</w:t>
                            </w:r>
                          </w:p>
                        </w:tc>
                        <w:tc>
                          <w:tcPr>
                            <w:tcW w:w="2662" w:type="dxa"/>
                          </w:tcPr>
                          <w:p w14:paraId="33FE3C73" w14:textId="77777777" w:rsidR="004E7599" w:rsidRPr="007612F4" w:rsidRDefault="004E7599" w:rsidP="007130FE">
                            <w:r w:rsidRPr="007612F4">
                              <w:t>31314</w:t>
                            </w:r>
                          </w:p>
                        </w:tc>
                      </w:tr>
                      <w:tr w:rsidR="004E7599" w:rsidRPr="007612F4" w14:paraId="01AB3F60" w14:textId="77777777" w:rsidTr="007130FE">
                        <w:tc>
                          <w:tcPr>
                            <w:tcW w:w="2520" w:type="dxa"/>
                          </w:tcPr>
                          <w:p w14:paraId="32339D70" w14:textId="77777777" w:rsidR="004E7599" w:rsidRPr="007612F4" w:rsidRDefault="004E7599" w:rsidP="007130FE">
                            <w:r w:rsidRPr="007612F4">
                              <w:rPr>
                                <w:i/>
                              </w:rPr>
                              <w:t>Tsc1</w:t>
                            </w:r>
                            <w:r w:rsidRPr="007612F4">
                              <w:t xml:space="preserve"> shRNA #3</w:t>
                            </w:r>
                          </w:p>
                        </w:tc>
                        <w:tc>
                          <w:tcPr>
                            <w:tcW w:w="2662" w:type="dxa"/>
                          </w:tcPr>
                          <w:p w14:paraId="012BA024" w14:textId="77777777" w:rsidR="004E7599" w:rsidRPr="007612F4" w:rsidRDefault="004E7599" w:rsidP="007130FE">
                            <w:r w:rsidRPr="007612F4">
                              <w:t>35144</w:t>
                            </w:r>
                          </w:p>
                        </w:tc>
                      </w:tr>
                      <w:tr w:rsidR="004E7599" w:rsidRPr="007612F4" w14:paraId="1597EDF9" w14:textId="77777777" w:rsidTr="007130FE">
                        <w:tc>
                          <w:tcPr>
                            <w:tcW w:w="2520" w:type="dxa"/>
                          </w:tcPr>
                          <w:p w14:paraId="21AB057E" w14:textId="77777777" w:rsidR="004E7599" w:rsidRPr="007612F4" w:rsidRDefault="004E7599" w:rsidP="007130FE">
                            <w:r w:rsidRPr="007612F4">
                              <w:t>Control shRNA Line</w:t>
                            </w:r>
                          </w:p>
                        </w:tc>
                        <w:tc>
                          <w:tcPr>
                            <w:tcW w:w="2662" w:type="dxa"/>
                          </w:tcPr>
                          <w:p w14:paraId="38FE79EB" w14:textId="77777777" w:rsidR="004E7599" w:rsidRPr="007612F4" w:rsidRDefault="004E7599" w:rsidP="007130FE">
                            <w:r w:rsidRPr="007612F4">
                              <w:t>36304</w:t>
                            </w:r>
                          </w:p>
                        </w:tc>
                      </w:tr>
                      <w:tr w:rsidR="004E7599" w:rsidRPr="007612F4" w14:paraId="0B6EFC1F" w14:textId="77777777" w:rsidTr="007130FE">
                        <w:tc>
                          <w:tcPr>
                            <w:tcW w:w="2520" w:type="dxa"/>
                          </w:tcPr>
                          <w:p w14:paraId="00913118" w14:textId="77777777" w:rsidR="004E7599" w:rsidRPr="007612F4" w:rsidRDefault="004E7599" w:rsidP="007130FE">
                            <w:pPr>
                              <w:rPr>
                                <w:i/>
                              </w:rPr>
                            </w:pPr>
                            <w:r w:rsidRPr="007612F4">
                              <w:rPr>
                                <w:i/>
                              </w:rPr>
                              <w:t>Hand-</w:t>
                            </w:r>
                            <w:r w:rsidRPr="00B94D00">
                              <w:t>GAL4</w:t>
                            </w:r>
                          </w:p>
                        </w:tc>
                        <w:tc>
                          <w:tcPr>
                            <w:tcW w:w="2662" w:type="dxa"/>
                          </w:tcPr>
                          <w:p w14:paraId="5D150BB5" w14:textId="77777777" w:rsidR="004E7599" w:rsidRPr="007612F4" w:rsidRDefault="004E7599" w:rsidP="007130FE">
                            <w:r>
                              <w:t>48396</w:t>
                            </w:r>
                          </w:p>
                        </w:tc>
                      </w:tr>
                      <w:tr w:rsidR="004E7599" w:rsidRPr="007612F4" w14:paraId="49EED95F" w14:textId="77777777" w:rsidTr="007130FE">
                        <w:tc>
                          <w:tcPr>
                            <w:tcW w:w="2520" w:type="dxa"/>
                          </w:tcPr>
                          <w:p w14:paraId="3BCAD647" w14:textId="77777777" w:rsidR="004E7599" w:rsidRPr="007612F4" w:rsidRDefault="004E7599" w:rsidP="007130FE">
                            <w:pPr>
                              <w:rPr>
                                <w:i/>
                              </w:rPr>
                            </w:pPr>
                            <w:r>
                              <w:rPr>
                                <w:i/>
                              </w:rPr>
                              <w:t>24B-</w:t>
                            </w:r>
                            <w:r w:rsidRPr="00B94D00">
                              <w:t>GAL4</w:t>
                            </w:r>
                          </w:p>
                        </w:tc>
                        <w:tc>
                          <w:tcPr>
                            <w:tcW w:w="2662" w:type="dxa"/>
                          </w:tcPr>
                          <w:p w14:paraId="6F8B314A" w14:textId="77777777" w:rsidR="004E7599" w:rsidRPr="007612F4" w:rsidRDefault="004E7599" w:rsidP="007130FE">
                            <w:r>
                              <w:t>1767</w:t>
                            </w:r>
                          </w:p>
                        </w:tc>
                      </w:tr>
                      <w:tr w:rsidR="004E7599" w:rsidRPr="007612F4" w14:paraId="188A1330" w14:textId="77777777" w:rsidTr="007130FE">
                        <w:tc>
                          <w:tcPr>
                            <w:tcW w:w="2520" w:type="dxa"/>
                          </w:tcPr>
                          <w:p w14:paraId="6B15E428" w14:textId="77777777" w:rsidR="004E7599" w:rsidRDefault="004E7599" w:rsidP="007130FE">
                            <w:pPr>
                              <w:rPr>
                                <w:i/>
                              </w:rPr>
                            </w:pPr>
                            <w:r>
                              <w:rPr>
                                <w:i/>
                              </w:rPr>
                              <w:t>C179-</w:t>
                            </w:r>
                            <w:r w:rsidRPr="00B94D00">
                              <w:t>GAL4</w:t>
                            </w:r>
                          </w:p>
                        </w:tc>
                        <w:tc>
                          <w:tcPr>
                            <w:tcW w:w="2662" w:type="dxa"/>
                          </w:tcPr>
                          <w:p w14:paraId="41DEB9C8" w14:textId="77777777" w:rsidR="004E7599" w:rsidRPr="007612F4" w:rsidRDefault="004E7599" w:rsidP="007130FE">
                            <w:r>
                              <w:t>6450</w:t>
                            </w:r>
                          </w:p>
                        </w:tc>
                      </w:tr>
                      <w:tr w:rsidR="004E7599" w:rsidRPr="007612F4" w14:paraId="4AE878B6" w14:textId="77777777" w:rsidTr="007130FE">
                        <w:tc>
                          <w:tcPr>
                            <w:tcW w:w="2520" w:type="dxa"/>
                          </w:tcPr>
                          <w:p w14:paraId="040ED0A3" w14:textId="77777777" w:rsidR="004E7599" w:rsidRDefault="004E7599" w:rsidP="007130FE">
                            <w:pPr>
                              <w:rPr>
                                <w:i/>
                              </w:rPr>
                            </w:pPr>
                            <w:r>
                              <w:rPr>
                                <w:i/>
                              </w:rPr>
                              <w:t>Mef2-</w:t>
                            </w:r>
                            <w:r w:rsidRPr="00B94D00">
                              <w:t>GAL4</w:t>
                            </w:r>
                          </w:p>
                        </w:tc>
                        <w:tc>
                          <w:tcPr>
                            <w:tcW w:w="2662" w:type="dxa"/>
                          </w:tcPr>
                          <w:p w14:paraId="4766B988" w14:textId="77777777" w:rsidR="004E7599" w:rsidRPr="007612F4" w:rsidRDefault="004E7599" w:rsidP="007130FE">
                            <w:r>
                              <w:t>27390</w:t>
                            </w:r>
                          </w:p>
                        </w:tc>
                      </w:tr>
                    </w:tbl>
                    <w:p w14:paraId="0227DE5C" w14:textId="77777777" w:rsidR="004E7599" w:rsidRPr="00434223" w:rsidRDefault="004E7599" w:rsidP="00612384">
                      <w:pPr>
                        <w:jc w:val="both"/>
                        <w:rPr>
                          <w:rFonts w:cs="Times"/>
                        </w:rPr>
                      </w:pPr>
                    </w:p>
                    <w:p w14:paraId="36CAE2E4" w14:textId="77777777" w:rsidR="004E7599" w:rsidRDefault="004E7599"/>
                  </w:txbxContent>
                </v:textbox>
                <w10:wrap type="square"/>
              </v:shape>
            </w:pict>
          </mc:Fallback>
        </mc:AlternateContent>
      </w:r>
      <w:r w:rsidR="001B4D8C">
        <w:t xml:space="preserve">Twenty days after the </w:t>
      </w:r>
      <w:r w:rsidR="006F193A">
        <w:rPr>
          <w:i/>
        </w:rPr>
        <w:t>c179</w:t>
      </w:r>
      <w:r w:rsidR="001B4D8C">
        <w:rPr>
          <w:i/>
        </w:rPr>
        <w:t>-</w:t>
      </w:r>
      <w:r w:rsidR="00FE5A20" w:rsidRPr="008600F9">
        <w:t>GAL4</w:t>
      </w:r>
      <w:r w:rsidR="008600F9">
        <w:t>&gt;UAS-shRNA</w:t>
      </w:r>
      <w:r w:rsidR="003979DD">
        <w:t>-</w:t>
      </w:r>
      <w:r w:rsidR="001B4D8C">
        <w:rPr>
          <w:i/>
        </w:rPr>
        <w:t xml:space="preserve">Raptor </w:t>
      </w:r>
      <w:r w:rsidR="001B4D8C">
        <w:t xml:space="preserve">and </w:t>
      </w:r>
      <w:r w:rsidR="001B4D8C">
        <w:rPr>
          <w:i/>
        </w:rPr>
        <w:t>Mef</w:t>
      </w:r>
      <w:r w:rsidR="006858C4">
        <w:rPr>
          <w:i/>
        </w:rPr>
        <w:t>2</w:t>
      </w:r>
      <w:r w:rsidR="001B4D8C">
        <w:rPr>
          <w:i/>
        </w:rPr>
        <w:t>-</w:t>
      </w:r>
      <w:r w:rsidR="00FE5A20" w:rsidRPr="008600F9">
        <w:t>GAL4</w:t>
      </w:r>
      <w:r w:rsidR="003979DD">
        <w:t>&gt;UAS-shRNA-</w:t>
      </w:r>
      <w:r w:rsidR="003979DD">
        <w:rPr>
          <w:i/>
        </w:rPr>
        <w:t xml:space="preserve">Raptor </w:t>
      </w:r>
      <w:r w:rsidR="001B4D8C">
        <w:t>crosses were made</w:t>
      </w:r>
      <w:r w:rsidR="00AA05A9">
        <w:t xml:space="preserve"> any remaining adult or F1 progeny </w:t>
      </w:r>
      <w:r w:rsidR="001B4D8C">
        <w:t xml:space="preserve">flies were emptied from the vials. The empty pupal cases were counted and the cases containing dead flies were counted. </w:t>
      </w:r>
      <w:r w:rsidR="00AA05A9">
        <w:t>P</w:t>
      </w:r>
      <w:r w:rsidR="001B4D8C">
        <w:t>upal case</w:t>
      </w:r>
      <w:r w:rsidR="00AA05A9">
        <w:t>s</w:t>
      </w:r>
      <w:r w:rsidR="001B4D8C">
        <w:t xml:space="preserve"> </w:t>
      </w:r>
      <w:r w:rsidR="00AA05A9">
        <w:t>containing a</w:t>
      </w:r>
      <w:r w:rsidR="001B4D8C">
        <w:t xml:space="preserve"> dead fly </w:t>
      </w:r>
      <w:r w:rsidR="00AA05A9">
        <w:t>were</w:t>
      </w:r>
      <w:r w:rsidR="001B4D8C">
        <w:t xml:space="preserve"> markedly darker in color than the empty cases and contained a </w:t>
      </w:r>
      <w:r w:rsidR="00AA05A9">
        <w:t xml:space="preserve">visibly formed </w:t>
      </w:r>
      <w:r w:rsidR="001B4D8C">
        <w:t>black, shrunken fly.</w:t>
      </w:r>
    </w:p>
    <w:p w14:paraId="34284B09" w14:textId="77777777" w:rsidR="001B4D8C" w:rsidRDefault="001B4D8C" w:rsidP="00B75B03">
      <w:pPr>
        <w:jc w:val="both"/>
      </w:pPr>
    </w:p>
    <w:p w14:paraId="4A7A2EFF" w14:textId="02ABB00B" w:rsidR="00E3624C" w:rsidRPr="00E3624C" w:rsidRDefault="008600F9" w:rsidP="00B75B03">
      <w:pPr>
        <w:pStyle w:val="Heading2"/>
      </w:pPr>
      <w:r>
        <w:t>Manual Assistance of Eclosure</w:t>
      </w:r>
    </w:p>
    <w:p w14:paraId="4FFE9568" w14:textId="69751E0E" w:rsidR="001155A3" w:rsidRPr="001155A3" w:rsidRDefault="00E3624C" w:rsidP="00B75B03">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4319B7">
        <w:t>mef2-GAL4&gt;UAS-Raptor-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B75B03">
      <w:pPr>
        <w:pStyle w:val="Heading2"/>
        <w:jc w:val="both"/>
      </w:pPr>
      <w:r>
        <w:t>Climbing</w:t>
      </w:r>
      <w:r w:rsidR="00EB1511">
        <w:t xml:space="preserve"> Assay</w:t>
      </w:r>
    </w:p>
    <w:p w14:paraId="78C000B5" w14:textId="05699572" w:rsidR="00EB1511" w:rsidRDefault="003937DA" w:rsidP="00B75B03">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B75B03">
      <w:pPr>
        <w:jc w:val="both"/>
      </w:pPr>
    </w:p>
    <w:p w14:paraId="1C26E0EA" w14:textId="7167E3B9" w:rsidR="00F3104E" w:rsidRDefault="00B26960" w:rsidP="00B75B03">
      <w:pPr>
        <w:pStyle w:val="Heading2"/>
        <w:jc w:val="both"/>
      </w:pPr>
      <w:r>
        <w:t>Statistics</w:t>
      </w:r>
    </w:p>
    <w:p w14:paraId="5A772658" w14:textId="1FA5FE1E" w:rsidR="00B26960" w:rsidRPr="00B26960" w:rsidRDefault="00B26960" w:rsidP="00B75B03">
      <w:pPr>
        <w:jc w:val="both"/>
      </w:pPr>
      <w:r>
        <w:t>Statistical analyses were performed using the R statistical package</w:t>
      </w:r>
      <w:r w:rsidR="00E9011E">
        <w:t xml:space="preserve"> (</w:t>
      </w:r>
      <w:r>
        <w:t>version 3.1.0</w:t>
      </w:r>
      <w:r w:rsidR="00E9011E">
        <w:t>)</w:t>
      </w:r>
      <w:r w:rsidR="00F3104E">
        <w:fldChar w:fldCharType="begin" w:fldLock="1"/>
      </w:r>
      <w:r w:rsidR="00673EE2">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673EE2" w:rsidRPr="00673EE2">
        <w:rPr>
          <w:noProof/>
          <w:vertAlign w:val="superscript"/>
        </w:rPr>
        <w:t>26</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673EE2">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673EE2" w:rsidRPr="00673EE2">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673EE2">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673EE2" w:rsidRPr="00673EE2">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All raw data, </w:t>
      </w:r>
      <w:r w:rsidR="00B3331D">
        <w:t>analyzed</w:t>
      </w:r>
      <w:r w:rsidR="00213F28">
        <w:t xml:space="preserve"> data and </w:t>
      </w:r>
      <w:r w:rsidR="00D23E82">
        <w:t>code used to analyz</w:t>
      </w:r>
      <w:r w:rsidR="00B3331D">
        <w:t xml:space="preserve">e the data and generate figures is available at </w:t>
      </w:r>
      <w:hyperlink r:id="rId12" w:history="1">
        <w:r w:rsidR="00B3331D" w:rsidRPr="00A91124">
          <w:rPr>
            <w:rStyle w:val="Hyperlink"/>
          </w:rPr>
          <w:t>http://bridgeslab.github.io/DrosophilaMuscleFunction/</w:t>
        </w:r>
      </w:hyperlink>
      <w:r w:rsidR="00B93B95">
        <w:fldChar w:fldCharType="begin" w:fldLock="1"/>
      </w:r>
      <w:r w:rsidR="00673EE2">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previouslyFormattedCitation" : "&lt;sup&gt;29&lt;/sup&gt;" }, "properties" : { "noteIndex" : 0 }, "schema" : "https://github.com/citation-style-language/schema/raw/master/csl-citation.json" }</w:instrText>
      </w:r>
      <w:r w:rsidR="00B93B95">
        <w:fldChar w:fldCharType="separate"/>
      </w:r>
      <w:r w:rsidR="00673EE2" w:rsidRPr="00673EE2">
        <w:rPr>
          <w:noProof/>
          <w:vertAlign w:val="superscript"/>
        </w:rPr>
        <w:t>29</w:t>
      </w:r>
      <w:r w:rsidR="00B93B95">
        <w:fldChar w:fldCharType="end"/>
      </w:r>
    </w:p>
    <w:p w14:paraId="719C0CF9" w14:textId="790E2098" w:rsidR="00C2697E" w:rsidRPr="00C2697E" w:rsidRDefault="007130FE" w:rsidP="00B75B03">
      <w:pPr>
        <w:pStyle w:val="ListParagraph"/>
        <w:jc w:val="both"/>
      </w:pPr>
      <w:r>
        <w:rPr>
          <w:noProof/>
        </w:rPr>
        <mc:AlternateContent>
          <mc:Choice Requires="wps">
            <w:drawing>
              <wp:anchor distT="0" distB="0" distL="114300" distR="114300" simplePos="0" relativeHeight="251661312" behindDoc="0" locked="0" layoutInCell="1" allowOverlap="1" wp14:anchorId="28786AD9" wp14:editId="5824A7E0">
                <wp:simplePos x="0" y="0"/>
                <wp:positionH relativeFrom="column">
                  <wp:posOffset>2971800</wp:posOffset>
                </wp:positionH>
                <wp:positionV relativeFrom="paragraph">
                  <wp:posOffset>-2514600</wp:posOffset>
                </wp:positionV>
                <wp:extent cx="2514600" cy="6515100"/>
                <wp:effectExtent l="0" t="0" r="0" b="12700"/>
                <wp:wrapSquare wrapText="bothSides"/>
                <wp:docPr id="4" name="Text Box 4"/>
                <wp:cNvGraphicFramePr/>
                <a:graphic xmlns:a="http://schemas.openxmlformats.org/drawingml/2006/main">
                  <a:graphicData uri="http://schemas.microsoft.com/office/word/2010/wordprocessingShape">
                    <wps:wsp>
                      <wps:cNvSpPr txBox="1"/>
                      <wps:spPr>
                        <a:xfrm>
                          <a:off x="0" y="0"/>
                          <a:ext cx="2514600" cy="6515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163C3B4" w14:textId="2739E6D8" w:rsidR="004E7599" w:rsidRDefault="004E7599">
                            <w:r>
                              <w:rPr>
                                <w:noProof/>
                              </w:rPr>
                              <w:drawing>
                                <wp:inline distT="0" distB="0" distL="0" distR="0" wp14:anchorId="7FF5683B" wp14:editId="6CC39BB9">
                                  <wp:extent cx="2330450" cy="4679950"/>
                                  <wp:effectExtent l="0" t="0" r="6350" b="0"/>
                                  <wp:docPr id="5" name="Picture 5" descr="Macintosh HD:Users:davebridges:Documents:Source:DrosophilaMuscleFunction:Manuscripts:Hatfield et al Submission: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DrosophilaMuscleFunction:Manuscripts:Hatfield et al Submission:Figure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30450" cy="4679950"/>
                                          </a:xfrm>
                                          <a:prstGeom prst="rect">
                                            <a:avLst/>
                                          </a:prstGeom>
                                          <a:noFill/>
                                          <a:ln>
                                            <a:noFill/>
                                          </a:ln>
                                        </pic:spPr>
                                      </pic:pic>
                                    </a:graphicData>
                                  </a:graphic>
                                </wp:inline>
                              </w:drawing>
                            </w:r>
                          </w:p>
                          <w:p w14:paraId="1FA0E378" w14:textId="77777777" w:rsidR="004E7599" w:rsidRDefault="004E7599"/>
                          <w:p w14:paraId="6395898D" w14:textId="77777777" w:rsidR="004E7599" w:rsidRPr="007130FE" w:rsidRDefault="004E7599" w:rsidP="007130FE">
                            <w:pPr>
                              <w:jc w:val="both"/>
                              <w:rPr>
                                <w:noProof/>
                                <w:sz w:val="18"/>
                              </w:rPr>
                            </w:pPr>
                            <w:r w:rsidRPr="007130FE">
                              <w:rPr>
                                <w:b/>
                                <w:sz w:val="18"/>
                              </w:rPr>
                              <w:t>Figure 1. Rapamycin blocks C2C12 differentiation.</w:t>
                            </w:r>
                            <w:r w:rsidRPr="007130FE">
                              <w:rPr>
                                <w:sz w:val="18"/>
                              </w:rPr>
                              <w:t xml:space="preserve"> A) The order of appearance of  myotube differentiation markers over the course of 15 days in differentiation media only.  This is representative of three independent experiments. B) Differences in differentation marker transcripts when treated with DMSO (vehicle) or</w:t>
                            </w:r>
                            <w:r w:rsidRPr="007130FE">
                              <w:rPr>
                                <w:noProof/>
                                <w:sz w:val="18"/>
                              </w:rPr>
                              <w:t xml:space="preserve"> 500nM rapamycin for 9 days. Transcripts from both A) and B) were measured by qRT-PCR and normalized to </w:t>
                            </w:r>
                            <w:r w:rsidRPr="007130FE">
                              <w:rPr>
                                <w:i/>
                                <w:noProof/>
                                <w:sz w:val="18"/>
                              </w:rPr>
                              <w:t>Gapdh</w:t>
                            </w:r>
                            <w:r w:rsidRPr="007130FE">
                              <w:rPr>
                                <w:noProof/>
                                <w:sz w:val="18"/>
                              </w:rPr>
                              <w:t xml:space="preserve">.  C) Images of morphological changes in C2C12 myoblasts in response to 9 days of DMSO or rapamycin treatment (500nM). </w:t>
                            </w:r>
                          </w:p>
                          <w:p w14:paraId="37C033F2" w14:textId="77777777" w:rsidR="004E7599" w:rsidRDefault="004E75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028" type="#_x0000_t202" style="position:absolute;left:0;text-align:left;margin-left:234pt;margin-top:-197.95pt;width:198pt;height:513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" filled="f" stroked="f">
                <v:textbox>
                  <w:txbxContent>
                    <w:p w14:paraId="4163C3B4" w14:textId="2739E6D8" w:rsidR="004E7599" w:rsidRDefault="004E7599">
                      <w:r>
                        <w:rPr>
                          <w:noProof/>
                        </w:rPr>
                        <w:drawing>
                          <wp:inline distT="0" distB="0" distL="0" distR="0" wp14:anchorId="7FF5683B" wp14:editId="6CC39BB9">
                            <wp:extent cx="2330450" cy="4679950"/>
                            <wp:effectExtent l="0" t="0" r="6350" b="0"/>
                            <wp:docPr id="5" name="Picture 5" descr="Macintosh HD:Users:davebridges:Documents:Source:DrosophilaMuscleFunction:Manuscripts:Hatfield et al Submission: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DrosophilaMuscleFunction:Manuscripts:Hatfield et al Submission:Figure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30450" cy="4679950"/>
                                    </a:xfrm>
                                    <a:prstGeom prst="rect">
                                      <a:avLst/>
                                    </a:prstGeom>
                                    <a:noFill/>
                                    <a:ln>
                                      <a:noFill/>
                                    </a:ln>
                                  </pic:spPr>
                                </pic:pic>
                              </a:graphicData>
                            </a:graphic>
                          </wp:inline>
                        </w:drawing>
                      </w:r>
                    </w:p>
                    <w:p w14:paraId="1FA0E378" w14:textId="77777777" w:rsidR="004E7599" w:rsidRDefault="004E7599"/>
                    <w:p w14:paraId="6395898D" w14:textId="77777777" w:rsidR="004E7599" w:rsidRPr="007130FE" w:rsidRDefault="004E7599" w:rsidP="007130FE">
                      <w:pPr>
                        <w:jc w:val="both"/>
                        <w:rPr>
                          <w:noProof/>
                          <w:sz w:val="18"/>
                        </w:rPr>
                      </w:pPr>
                      <w:r w:rsidRPr="007130FE">
                        <w:rPr>
                          <w:b/>
                          <w:sz w:val="18"/>
                        </w:rPr>
                        <w:t>Figure 1. Rapamycin blocks C2C12 differentiation.</w:t>
                      </w:r>
                      <w:r w:rsidRPr="007130FE">
                        <w:rPr>
                          <w:sz w:val="18"/>
                        </w:rPr>
                        <w:t xml:space="preserve"> A) The order of appearance of  myotube differentiation markers over the course of 15 days in differentiation media only.  This is representative of three independent experiments. B) Differences in differentation marker transcripts when treated with DMSO (vehicle) or</w:t>
                      </w:r>
                      <w:r w:rsidRPr="007130FE">
                        <w:rPr>
                          <w:noProof/>
                          <w:sz w:val="18"/>
                        </w:rPr>
                        <w:t xml:space="preserve"> 500nM rapamycin for 9 days. Transcripts from both A) and B) were measured by qRT-PCR and normalized to </w:t>
                      </w:r>
                      <w:r w:rsidRPr="007130FE">
                        <w:rPr>
                          <w:i/>
                          <w:noProof/>
                          <w:sz w:val="18"/>
                        </w:rPr>
                        <w:t>Gapdh</w:t>
                      </w:r>
                      <w:r w:rsidRPr="007130FE">
                        <w:rPr>
                          <w:noProof/>
                          <w:sz w:val="18"/>
                        </w:rPr>
                        <w:t xml:space="preserve">.  C) Images of morphological changes in C2C12 myoblasts in response to 9 days of DMSO or rapamycin treatment (500nM). </w:t>
                      </w:r>
                    </w:p>
                    <w:p w14:paraId="37C033F2" w14:textId="77777777" w:rsidR="004E7599" w:rsidRDefault="004E7599"/>
                  </w:txbxContent>
                </v:textbox>
                <w10:wrap type="square"/>
              </v:shape>
            </w:pict>
          </mc:Fallback>
        </mc:AlternateContent>
      </w:r>
    </w:p>
    <w:p w14:paraId="0AAA9A61" w14:textId="1DA7E1FB" w:rsidR="00C2697E" w:rsidRPr="00C2697E" w:rsidRDefault="00C2697E" w:rsidP="00B75B03">
      <w:pPr>
        <w:pStyle w:val="Heading1"/>
        <w:jc w:val="both"/>
      </w:pPr>
      <w:r>
        <w:t>Results</w:t>
      </w:r>
      <w:r w:rsidR="0040324E">
        <w:t xml:space="preserve"> and Discussion</w:t>
      </w:r>
    </w:p>
    <w:p w14:paraId="35C30A0D" w14:textId="01FCFF35" w:rsidR="00E56C2A" w:rsidRDefault="00162960" w:rsidP="00B75B03">
      <w:pPr>
        <w:pStyle w:val="Heading2"/>
        <w:jc w:val="both"/>
      </w:pPr>
      <w:r>
        <w:t>Rapamycin Inhibits Differentiation of Muscle Cells in Culture</w:t>
      </w:r>
    </w:p>
    <w:p w14:paraId="4CEA9500" w14:textId="716A37BA" w:rsidR="00E56C2A" w:rsidRPr="00E56C2A" w:rsidRDefault="00581BE2" w:rsidP="00B75B03">
      <w:pPr>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673EE2">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30&lt;/sup&gt;" }, "properties" : { "noteIndex" : 0 }, "schema" : "https://github.com/citation-style-language/schema/raw/master/csl-citation.json" }</w:instrText>
      </w:r>
      <w:r>
        <w:fldChar w:fldCharType="separate"/>
      </w:r>
      <w:r w:rsidR="00673EE2" w:rsidRPr="00673EE2">
        <w:rPr>
          <w:noProof/>
          <w:vertAlign w:val="superscript"/>
        </w:rPr>
        <w:t>30</w:t>
      </w:r>
      <w:r>
        <w:fldChar w:fldCharType="end"/>
      </w:r>
      <w:r>
        <w:t>.</w:t>
      </w:r>
      <w:r w:rsidR="00E56C2A" w:rsidRPr="00E56C2A">
        <w:t xml:space="preserve"> </w:t>
      </w:r>
    </w:p>
    <w:p w14:paraId="5E630208" w14:textId="77777777" w:rsidR="00E56C2A" w:rsidRPr="00E56C2A" w:rsidRDefault="00E56C2A" w:rsidP="00B75B03">
      <w:pPr>
        <w:jc w:val="both"/>
      </w:pPr>
    </w:p>
    <w:p w14:paraId="79F31CE8" w14:textId="33E1DFC3" w:rsidR="004D266E" w:rsidRDefault="00E56C2A" w:rsidP="00B75B03">
      <w:pPr>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rapamycin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myotubes (Figure 1C). </w:t>
      </w:r>
    </w:p>
    <w:p w14:paraId="32D68E85" w14:textId="7B52044B" w:rsidR="004D266E" w:rsidRDefault="00695906" w:rsidP="00B75B03">
      <w:pPr>
        <w:jc w:val="both"/>
      </w:pPr>
      <w:r>
        <w:rPr>
          <w:noProof/>
        </w:rPr>
        <mc:AlternateContent>
          <mc:Choice Requires="wps">
            <w:drawing>
              <wp:anchor distT="0" distB="0" distL="114300" distR="114300" simplePos="0" relativeHeight="251662336" behindDoc="0" locked="0" layoutInCell="1" allowOverlap="1" wp14:anchorId="6CC172A3" wp14:editId="2F9B711B">
                <wp:simplePos x="0" y="0"/>
                <wp:positionH relativeFrom="column">
                  <wp:posOffset>2857500</wp:posOffset>
                </wp:positionH>
                <wp:positionV relativeFrom="paragraph">
                  <wp:posOffset>-1314450</wp:posOffset>
                </wp:positionV>
                <wp:extent cx="2628900" cy="8343900"/>
                <wp:effectExtent l="0" t="0" r="0" b="12700"/>
                <wp:wrapSquare wrapText="bothSides"/>
                <wp:docPr id="6" name="Text Box 6"/>
                <wp:cNvGraphicFramePr/>
                <a:graphic xmlns:a="http://schemas.openxmlformats.org/drawingml/2006/main">
                  <a:graphicData uri="http://schemas.microsoft.com/office/word/2010/wordprocessingShape">
                    <wps:wsp>
                      <wps:cNvSpPr txBox="1"/>
                      <wps:spPr>
                        <a:xfrm>
                          <a:off x="0" y="0"/>
                          <a:ext cx="2628900" cy="8343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1F00D8" w14:textId="56DB9A0A" w:rsidR="004E7599" w:rsidRDefault="004E7599">
                            <w:r>
                              <w:rPr>
                                <w:noProof/>
                              </w:rPr>
                              <w:drawing>
                                <wp:inline distT="0" distB="0" distL="0" distR="0" wp14:anchorId="7B8CF828" wp14:editId="0A606011">
                                  <wp:extent cx="1981765" cy="6171783"/>
                                  <wp:effectExtent l="0" t="0" r="0" b="635"/>
                                  <wp:docPr id="7" name="Picture 7" descr="Macintosh HD:Users:davebridges:Documents:Source:DrosophilaMuscleFunction:Manuscripts:Hatfield et al Submission: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DrosophilaMuscleFunction:Manuscripts:Hatfield et al Submission:Figure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81765" cy="6171783"/>
                                          </a:xfrm>
                                          <a:prstGeom prst="rect">
                                            <a:avLst/>
                                          </a:prstGeom>
                                          <a:noFill/>
                                          <a:ln>
                                            <a:noFill/>
                                          </a:ln>
                                        </pic:spPr>
                                      </pic:pic>
                                    </a:graphicData>
                                  </a:graphic>
                                </wp:inline>
                              </w:drawing>
                            </w:r>
                          </w:p>
                          <w:p w14:paraId="34DCF845" w14:textId="77777777" w:rsidR="004E7599" w:rsidRPr="003E4F67" w:rsidRDefault="004E7599" w:rsidP="00695906">
                            <w:pPr>
                              <w:jc w:val="both"/>
                              <w:rPr>
                                <w:noProof/>
                              </w:rPr>
                            </w:pPr>
                            <w:r w:rsidRPr="00695906">
                              <w:rPr>
                                <w:b/>
                                <w:noProof/>
                                <w:sz w:val="18"/>
                              </w:rPr>
                              <w:t>Figure 2. Skeletal muscle specific Raptor knockdown causes lethality.</w:t>
                            </w:r>
                            <w:r w:rsidRPr="00695906">
                              <w:rPr>
                                <w:noProof/>
                                <w:sz w:val="18"/>
                              </w:rPr>
                              <w:t xml:space="preserve">  A) Proportion of progeny born from a </w:t>
                            </w:r>
                            <w:r w:rsidRPr="00695906">
                              <w:rPr>
                                <w:i/>
                                <w:noProof/>
                                <w:sz w:val="18"/>
                              </w:rPr>
                              <w:t>Hand</w:t>
                            </w:r>
                            <w:r w:rsidRPr="00695906">
                              <w:rPr>
                                <w:noProof/>
                                <w:sz w:val="18"/>
                              </w:rPr>
                              <w:t xml:space="preserve">-GAL4/TM3, Sb x shRNAi/TM6B, </w:t>
                            </w:r>
                            <w:r w:rsidRPr="00695906">
                              <w:rPr>
                                <w:i/>
                                <w:noProof/>
                                <w:sz w:val="18"/>
                              </w:rPr>
                              <w:t>Tb, Hu</w:t>
                            </w:r>
                            <w:r w:rsidRPr="00695906">
                              <w:rPr>
                                <w:noProof/>
                                <w:sz w:val="18"/>
                              </w:rPr>
                              <w:t xml:space="preserve">.  The progeny that are TM6B/TM3 were excluded due to known reduced viability of flies with balancer chromosomes so the expected ratios (as indicated by the dotted line) are 0.33.  Knockdown flies are shown in red throughout.  B) Proportion of progeny born from a </w:t>
                            </w:r>
                            <w:r w:rsidRPr="00695906">
                              <w:rPr>
                                <w:i/>
                                <w:noProof/>
                                <w:sz w:val="18"/>
                              </w:rPr>
                              <w:t>24B</w:t>
                            </w:r>
                            <w:r w:rsidRPr="00695906">
                              <w:rPr>
                                <w:noProof/>
                                <w:sz w:val="18"/>
                              </w:rPr>
                              <w:t xml:space="preserve">-GAL4/TM3, </w:t>
                            </w:r>
                            <w:r w:rsidRPr="00695906">
                              <w:rPr>
                                <w:i/>
                                <w:noProof/>
                                <w:sz w:val="18"/>
                              </w:rPr>
                              <w:t>Sb</w:t>
                            </w:r>
                            <w:r w:rsidRPr="00695906">
                              <w:rPr>
                                <w:noProof/>
                                <w:sz w:val="18"/>
                              </w:rPr>
                              <w:t xml:space="preserve"> x shRNA/TM6B, </w:t>
                            </w:r>
                            <w:r w:rsidRPr="00695906">
                              <w:rPr>
                                <w:i/>
                                <w:noProof/>
                                <w:sz w:val="18"/>
                              </w:rPr>
                              <w:t>Tb, Hu</w:t>
                            </w:r>
                            <w:r w:rsidRPr="00695906">
                              <w:rPr>
                                <w:noProof/>
                                <w:sz w:val="18"/>
                              </w:rPr>
                              <w:t xml:space="preserve"> cross.  C) Proportion of progeny born from a </w:t>
                            </w:r>
                            <w:r w:rsidRPr="00695906">
                              <w:rPr>
                                <w:i/>
                                <w:noProof/>
                                <w:sz w:val="18"/>
                              </w:rPr>
                              <w:t>c179</w:t>
                            </w:r>
                            <w:r w:rsidRPr="00695906">
                              <w:rPr>
                                <w:noProof/>
                                <w:sz w:val="18"/>
                              </w:rPr>
                              <w:t>-GAL4/</w:t>
                            </w:r>
                            <w:r w:rsidRPr="00695906">
                              <w:rPr>
                                <w:i/>
                                <w:noProof/>
                                <w:sz w:val="18"/>
                              </w:rPr>
                              <w:t>c179</w:t>
                            </w:r>
                            <w:r w:rsidRPr="00695906">
                              <w:rPr>
                                <w:noProof/>
                                <w:sz w:val="18"/>
                              </w:rPr>
                              <w:t>-GAL4 x shRNAi/TM6B</w:t>
                            </w:r>
                            <w:r w:rsidRPr="00695906">
                              <w:rPr>
                                <w:noProof/>
                                <w:sz w:val="12"/>
                              </w:rPr>
                              <w:t xml:space="preserve">, </w:t>
                            </w:r>
                            <w:r w:rsidRPr="00695906">
                              <w:rPr>
                                <w:i/>
                                <w:noProof/>
                                <w:sz w:val="18"/>
                              </w:rPr>
                              <w:t>Tb, Hu</w:t>
                            </w:r>
                            <w:r w:rsidRPr="00695906">
                              <w:rPr>
                                <w:noProof/>
                                <w:sz w:val="18"/>
                              </w:rPr>
                              <w:t xml:space="preserve"> cross.  In this case half the progeny should be knockdown, so the expected ratio is 0.5. Error bars indicate sampling standard error, with &gt;195 flies examined for each cross.</w:t>
                            </w:r>
                          </w:p>
                          <w:p w14:paraId="708B0354" w14:textId="77777777" w:rsidR="004E7599" w:rsidRDefault="004E75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9" type="#_x0000_t202" style="position:absolute;left:0;text-align:left;margin-left:225pt;margin-top:-103.45pt;width:207pt;height:6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" filled="f" stroked="f">
                <v:textbox>
                  <w:txbxContent>
                    <w:p w14:paraId="351F00D8" w14:textId="56DB9A0A" w:rsidR="004E7599" w:rsidRDefault="004E7599">
                      <w:r>
                        <w:rPr>
                          <w:noProof/>
                        </w:rPr>
                        <w:drawing>
                          <wp:inline distT="0" distB="0" distL="0" distR="0" wp14:anchorId="7B8CF828" wp14:editId="0A606011">
                            <wp:extent cx="1981765" cy="6171783"/>
                            <wp:effectExtent l="0" t="0" r="0" b="635"/>
                            <wp:docPr id="7" name="Picture 7" descr="Macintosh HD:Users:davebridges:Documents:Source:DrosophilaMuscleFunction:Manuscripts:Hatfield et al Submission: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DrosophilaMuscleFunction:Manuscripts:Hatfield et al Submission:Figure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81765" cy="6171783"/>
                                    </a:xfrm>
                                    <a:prstGeom prst="rect">
                                      <a:avLst/>
                                    </a:prstGeom>
                                    <a:noFill/>
                                    <a:ln>
                                      <a:noFill/>
                                    </a:ln>
                                  </pic:spPr>
                                </pic:pic>
                              </a:graphicData>
                            </a:graphic>
                          </wp:inline>
                        </w:drawing>
                      </w:r>
                    </w:p>
                    <w:p w14:paraId="34DCF845" w14:textId="77777777" w:rsidR="004E7599" w:rsidRPr="003E4F67" w:rsidRDefault="004E7599" w:rsidP="00695906">
                      <w:pPr>
                        <w:jc w:val="both"/>
                        <w:rPr>
                          <w:noProof/>
                        </w:rPr>
                      </w:pPr>
                      <w:r w:rsidRPr="00695906">
                        <w:rPr>
                          <w:b/>
                          <w:noProof/>
                          <w:sz w:val="18"/>
                        </w:rPr>
                        <w:t>Figure 2. Skeletal muscle specific Raptor knockdown causes lethality.</w:t>
                      </w:r>
                      <w:r w:rsidRPr="00695906">
                        <w:rPr>
                          <w:noProof/>
                          <w:sz w:val="18"/>
                        </w:rPr>
                        <w:t xml:space="preserve">  A) Proportion of progeny born from a </w:t>
                      </w:r>
                      <w:r w:rsidRPr="00695906">
                        <w:rPr>
                          <w:i/>
                          <w:noProof/>
                          <w:sz w:val="18"/>
                        </w:rPr>
                        <w:t>Hand</w:t>
                      </w:r>
                      <w:r w:rsidRPr="00695906">
                        <w:rPr>
                          <w:noProof/>
                          <w:sz w:val="18"/>
                        </w:rPr>
                        <w:t xml:space="preserve">-GAL4/TM3, Sb x shRNAi/TM6B, </w:t>
                      </w:r>
                      <w:r w:rsidRPr="00695906">
                        <w:rPr>
                          <w:i/>
                          <w:noProof/>
                          <w:sz w:val="18"/>
                        </w:rPr>
                        <w:t>Tb, Hu</w:t>
                      </w:r>
                      <w:r w:rsidRPr="00695906">
                        <w:rPr>
                          <w:noProof/>
                          <w:sz w:val="18"/>
                        </w:rPr>
                        <w:t xml:space="preserve">.  The progeny that are TM6B/TM3 were excluded due to known reduced viability of flies with balancer chromosomes so the expected ratios (as indicated by the dotted line) are 0.33.  Knockdown flies are shown in red throughout.  B) Proportion of progeny born from a </w:t>
                      </w:r>
                      <w:r w:rsidRPr="00695906">
                        <w:rPr>
                          <w:i/>
                          <w:noProof/>
                          <w:sz w:val="18"/>
                        </w:rPr>
                        <w:t>24B</w:t>
                      </w:r>
                      <w:r w:rsidRPr="00695906">
                        <w:rPr>
                          <w:noProof/>
                          <w:sz w:val="18"/>
                        </w:rPr>
                        <w:t xml:space="preserve">-GAL4/TM3, </w:t>
                      </w:r>
                      <w:r w:rsidRPr="00695906">
                        <w:rPr>
                          <w:i/>
                          <w:noProof/>
                          <w:sz w:val="18"/>
                        </w:rPr>
                        <w:t>Sb</w:t>
                      </w:r>
                      <w:r w:rsidRPr="00695906">
                        <w:rPr>
                          <w:noProof/>
                          <w:sz w:val="18"/>
                        </w:rPr>
                        <w:t xml:space="preserve"> x shRNA/TM6B, </w:t>
                      </w:r>
                      <w:r w:rsidRPr="00695906">
                        <w:rPr>
                          <w:i/>
                          <w:noProof/>
                          <w:sz w:val="18"/>
                        </w:rPr>
                        <w:t>Tb, Hu</w:t>
                      </w:r>
                      <w:r w:rsidRPr="00695906">
                        <w:rPr>
                          <w:noProof/>
                          <w:sz w:val="18"/>
                        </w:rPr>
                        <w:t xml:space="preserve"> cross.  C) Proportion of progeny born from a </w:t>
                      </w:r>
                      <w:r w:rsidRPr="00695906">
                        <w:rPr>
                          <w:i/>
                          <w:noProof/>
                          <w:sz w:val="18"/>
                        </w:rPr>
                        <w:t>c179</w:t>
                      </w:r>
                      <w:r w:rsidRPr="00695906">
                        <w:rPr>
                          <w:noProof/>
                          <w:sz w:val="18"/>
                        </w:rPr>
                        <w:t>-GAL4/</w:t>
                      </w:r>
                      <w:r w:rsidRPr="00695906">
                        <w:rPr>
                          <w:i/>
                          <w:noProof/>
                          <w:sz w:val="18"/>
                        </w:rPr>
                        <w:t>c179</w:t>
                      </w:r>
                      <w:r w:rsidRPr="00695906">
                        <w:rPr>
                          <w:noProof/>
                          <w:sz w:val="18"/>
                        </w:rPr>
                        <w:t>-GAL4 x shRNAi/TM6B</w:t>
                      </w:r>
                      <w:r w:rsidRPr="00695906">
                        <w:rPr>
                          <w:noProof/>
                          <w:sz w:val="12"/>
                        </w:rPr>
                        <w:t xml:space="preserve">, </w:t>
                      </w:r>
                      <w:r w:rsidRPr="00695906">
                        <w:rPr>
                          <w:i/>
                          <w:noProof/>
                          <w:sz w:val="18"/>
                        </w:rPr>
                        <w:t>Tb, Hu</w:t>
                      </w:r>
                      <w:r w:rsidRPr="00695906">
                        <w:rPr>
                          <w:noProof/>
                          <w:sz w:val="18"/>
                        </w:rPr>
                        <w:t xml:space="preserve"> cross.  In this case half the progeny should be knockdown, so the expected ratio is 0.5. Error bars indicate sampling standard error, with &gt;195 flies examined for each cross.</w:t>
                      </w:r>
                    </w:p>
                    <w:p w14:paraId="708B0354" w14:textId="77777777" w:rsidR="004E7599" w:rsidRDefault="004E7599"/>
                  </w:txbxContent>
                </v:textbox>
                <w10:wrap type="square"/>
              </v:shape>
            </w:pict>
          </mc:Fallback>
        </mc:AlternateContent>
      </w:r>
    </w:p>
    <w:p w14:paraId="6BF140A1" w14:textId="54ADD231" w:rsidR="004D266E" w:rsidRDefault="004D266E" w:rsidP="00B75B03">
      <w:pPr>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673EE2">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673EE2" w:rsidRPr="00673EE2">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673EE2">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1&lt;/sup&gt;" }, "properties" : { "noteIndex" : 0 }, "schema" : "https://github.com/citation-style-language/schema/raw/master/csl-citation.json" }</w:instrText>
      </w:r>
      <w:r>
        <w:fldChar w:fldCharType="separate"/>
      </w:r>
      <w:r w:rsidR="00673EE2" w:rsidRPr="00673EE2">
        <w:rPr>
          <w:noProof/>
          <w:vertAlign w:val="superscript"/>
        </w:rPr>
        <w:t>31</w:t>
      </w:r>
      <w:r>
        <w:fldChar w:fldCharType="end"/>
      </w:r>
      <w:r w:rsidR="0078613C">
        <w:t xml:space="preserve">. </w:t>
      </w:r>
      <w:r w:rsidR="009F7B4A">
        <w:t xml:space="preserve">  We therefore predicted that mTORC1, required for MyoD stabilization, may play a critical role in muscle development and should be tested in a live organism undergoing myogenesis.</w:t>
      </w:r>
    </w:p>
    <w:p w14:paraId="171217D9" w14:textId="77777777" w:rsidR="004D266E" w:rsidRDefault="004D266E" w:rsidP="00B75B03">
      <w:pPr>
        <w:jc w:val="both"/>
      </w:pPr>
    </w:p>
    <w:p w14:paraId="0CB9B4B0" w14:textId="4DF151F6" w:rsidR="00852708" w:rsidRPr="00335C71" w:rsidRDefault="00E56C2A" w:rsidP="00B75B03">
      <w:pPr>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673EE2">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673EE2" w:rsidRPr="00673EE2">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673EE2">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673EE2" w:rsidRPr="00673EE2">
        <w:rPr>
          <w:noProof/>
          <w:vertAlign w:val="superscript"/>
        </w:rPr>
        <w:t>11</w:t>
      </w:r>
      <w:r w:rsidR="00852708">
        <w:fldChar w:fldCharType="end"/>
      </w:r>
      <w:r w:rsidR="00852708">
        <w:t>.</w:t>
      </w:r>
    </w:p>
    <w:p w14:paraId="0AABC30B" w14:textId="12996B67" w:rsidR="00162960" w:rsidRDefault="00162960" w:rsidP="00B75B03">
      <w:pPr>
        <w:jc w:val="both"/>
      </w:pPr>
    </w:p>
    <w:p w14:paraId="70320361" w14:textId="097CAEE2" w:rsidR="00162960" w:rsidRDefault="00FE5A20" w:rsidP="00B75B03">
      <w:pPr>
        <w:pStyle w:val="Heading2"/>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44253687" w:rsidR="00B20189" w:rsidRPr="00340AA3" w:rsidRDefault="00AC4DDA" w:rsidP="00B75B03">
      <w:pPr>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673EE2">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673EE2" w:rsidRPr="00673EE2">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673EE2">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673EE2" w:rsidRPr="00673EE2">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673EE2">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2&lt;/sup&gt;" }, "properties" : { "noteIndex" : 0 }, "schema" : "https://github.com/citation-style-language/schema/raw/master/csl-citation.json" }</w:instrText>
      </w:r>
      <w:r w:rsidR="00E20164">
        <w:fldChar w:fldCharType="separate"/>
      </w:r>
      <w:r w:rsidR="00673EE2" w:rsidRPr="00673EE2">
        <w:rPr>
          <w:noProof/>
          <w:vertAlign w:val="superscript"/>
        </w:rPr>
        <w:t>13–15,32</w:t>
      </w:r>
      <w:r w:rsidR="00E20164">
        <w:fldChar w:fldCharType="end"/>
      </w:r>
      <w:r w:rsidR="00340AA3">
        <w:t>.</w:t>
      </w:r>
    </w:p>
    <w:p w14:paraId="3BD273BB" w14:textId="77777777" w:rsidR="00B20189" w:rsidRDefault="00B20189" w:rsidP="00B75B03">
      <w:pPr>
        <w:jc w:val="both"/>
      </w:pPr>
    </w:p>
    <w:p w14:paraId="0690C456" w14:textId="2FB16CFE" w:rsidR="00FE5A20" w:rsidRDefault="00B20189" w:rsidP="00B75B03">
      <w:pPr>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673EE2">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F0001B">
        <w:fldChar w:fldCharType="separate"/>
      </w:r>
      <w:r w:rsidR="00673EE2" w:rsidRPr="00673EE2">
        <w:rPr>
          <w:noProof/>
          <w:vertAlign w:val="superscript"/>
        </w:rPr>
        <w:t>33</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B75B03">
      <w:pPr>
        <w:jc w:val="both"/>
      </w:pPr>
    </w:p>
    <w:p w14:paraId="148431E6" w14:textId="37674AAC" w:rsidR="001012AA" w:rsidRPr="0040324E" w:rsidRDefault="00FE5A20" w:rsidP="00B75B03">
      <w:pPr>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B75B03">
      <w:pPr>
        <w:jc w:val="both"/>
      </w:pPr>
    </w:p>
    <w:p w14:paraId="798E98C6" w14:textId="4BE15CB3" w:rsidR="00DF02CD" w:rsidRPr="00D97B20" w:rsidRDefault="00140006" w:rsidP="00B75B03">
      <w:pPr>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rsidRPr="00D97B20">
        <w:t>GAL4</w:t>
      </w:r>
      <w:r w:rsidR="001012AA" w:rsidRPr="00D97B20">
        <w:t xml:space="preserve"> </w:t>
      </w:r>
      <w:r w:rsidR="00335DDC" w:rsidRPr="00D97B20">
        <w:t xml:space="preserve">expression in </w:t>
      </w:r>
      <w:r w:rsidR="001012AA" w:rsidRPr="00D97B20">
        <w:t xml:space="preserve">driver </w:t>
      </w:r>
      <w:r w:rsidR="00335DDC" w:rsidRPr="00D97B20">
        <w:t>lines</w:t>
      </w:r>
      <w:r w:rsidR="00335DDC" w:rsidRPr="00D97B20">
        <w:fldChar w:fldCharType="begin" w:fldLock="1"/>
      </w:r>
      <w:r w:rsidR="00673EE2">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335DDC" w:rsidRPr="00D97B20">
        <w:fldChar w:fldCharType="separate"/>
      </w:r>
      <w:r w:rsidR="00673EE2" w:rsidRPr="00673EE2">
        <w:rPr>
          <w:noProof/>
          <w:vertAlign w:val="superscript"/>
        </w:rPr>
        <w:t>33</w:t>
      </w:r>
      <w:r w:rsidR="00335DDC" w:rsidRPr="00D97B20">
        <w:fldChar w:fldCharType="end"/>
      </w:r>
      <w:r w:rsidR="001012AA" w:rsidRPr="00D97B20">
        <w:t xml:space="preserve">.  </w:t>
      </w:r>
      <w:r w:rsidR="00335DDC" w:rsidRPr="00D97B20">
        <w:t>Decreasing the temperature to 18 °C did not</w:t>
      </w:r>
      <w:r w:rsidR="001012AA" w:rsidRPr="00D97B20">
        <w:t xml:space="preserve"> </w:t>
      </w:r>
      <w:r w:rsidRPr="00D97B20">
        <w:t>rescue</w:t>
      </w:r>
      <w:r w:rsidR="001012AA" w:rsidRPr="00D97B20">
        <w:t xml:space="preserve"> the lethality of the </w:t>
      </w:r>
      <w:r w:rsidR="00DF02CD" w:rsidRPr="00D97B20">
        <w:t>24</w:t>
      </w:r>
      <w:r w:rsidR="00A95905" w:rsidRPr="00D97B20">
        <w:t>B-</w:t>
      </w:r>
      <w:r w:rsidR="00FE5A20" w:rsidRPr="00D97B20">
        <w:t>GAL4</w:t>
      </w:r>
      <w:r w:rsidR="00A95905" w:rsidRPr="00D97B20">
        <w:t>/</w:t>
      </w:r>
      <w:r w:rsidR="00335DDC" w:rsidRPr="00D97B20">
        <w:t>UAS-</w:t>
      </w:r>
      <w:r w:rsidRPr="00D97B20">
        <w:t>Raptor</w:t>
      </w:r>
      <w:r w:rsidR="00F51C28" w:rsidRPr="00D97B20">
        <w:t>-</w:t>
      </w:r>
      <w:r w:rsidRPr="00D97B20">
        <w:t>shRNA</w:t>
      </w:r>
      <w:r w:rsidR="001012AA" w:rsidRPr="00D97B20">
        <w:t xml:space="preserve"> </w:t>
      </w:r>
      <w:r w:rsidR="00A95905" w:rsidRPr="00D97B20">
        <w:t>flies</w:t>
      </w:r>
      <w:r w:rsidR="001530A5" w:rsidRPr="00D97B20">
        <w:t>, and t</w:t>
      </w:r>
      <w:r w:rsidR="001012AA" w:rsidRPr="00D97B20">
        <w:t xml:space="preserve">he birth rates of the two </w:t>
      </w:r>
      <w:r w:rsidRPr="00D97B20">
        <w:t xml:space="preserve">control </w:t>
      </w:r>
      <w:r w:rsidR="001012AA" w:rsidRPr="00D97B20">
        <w:t xml:space="preserve">genotypes </w:t>
      </w:r>
      <w:r w:rsidR="00C838F3" w:rsidRPr="00D97B20">
        <w:t>were</w:t>
      </w:r>
      <w:r w:rsidRPr="00D97B20">
        <w:t xml:space="preserve"> congruent with</w:t>
      </w:r>
      <w:r w:rsidR="001012AA" w:rsidRPr="00D97B20">
        <w:t xml:space="preserve"> </w:t>
      </w:r>
      <w:r w:rsidR="00335DDC" w:rsidRPr="00D97B20">
        <w:t>birth rates</w:t>
      </w:r>
      <w:r w:rsidR="001012AA" w:rsidRPr="00D97B20">
        <w:t xml:space="preserve"> at 25° C</w:t>
      </w:r>
      <w:r w:rsidR="007C342C" w:rsidRPr="00D97B20">
        <w:t xml:space="preserve"> (</w:t>
      </w:r>
      <w:r w:rsidR="0048645D" w:rsidRPr="00D97B20">
        <w:t>Supplementary Figure 2</w:t>
      </w:r>
      <w:r w:rsidR="007C342C" w:rsidRPr="00D97B20">
        <w:t>)</w:t>
      </w:r>
      <w:r w:rsidR="001530A5" w:rsidRPr="00D97B20">
        <w:t>.</w:t>
      </w:r>
      <w:r w:rsidRPr="00D97B20">
        <w:t xml:space="preserve"> </w:t>
      </w:r>
    </w:p>
    <w:p w14:paraId="371F2112" w14:textId="77777777" w:rsidR="00F444D6" w:rsidRDefault="00F444D6" w:rsidP="00B75B03">
      <w:pPr>
        <w:jc w:val="both"/>
      </w:pPr>
    </w:p>
    <w:p w14:paraId="05B7A999" w14:textId="12D5C342" w:rsidR="003C09B8" w:rsidRPr="000B3301" w:rsidRDefault="00A95905" w:rsidP="00B75B03">
      <w:pPr>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673EE2">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4&lt;/sup&gt;" }, "properties" : { "noteIndex" : 0 }, "schema" : "https://github.com/citation-style-language/schema/raw/master/csl-citation.json" }</w:instrText>
      </w:r>
      <w:r w:rsidR="00A82B17">
        <w:fldChar w:fldCharType="separate"/>
      </w:r>
      <w:r w:rsidR="00673EE2" w:rsidRPr="00673EE2">
        <w:rPr>
          <w:noProof/>
          <w:vertAlign w:val="superscript"/>
        </w:rPr>
        <w:t>34</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TRiP fly lines, but did not </w:t>
      </w:r>
      <w:r w:rsidRPr="00D97B20">
        <w:t>have a shRNA inserted</w:t>
      </w:r>
      <w:r w:rsidR="00674B7E" w:rsidRPr="00D97B20">
        <w:t xml:space="preserve"> (see Table 2)</w:t>
      </w:r>
      <w:r w:rsidR="00DF02CD" w:rsidRPr="00D97B20">
        <w:t xml:space="preserve">. </w:t>
      </w:r>
      <w:r w:rsidR="00C30D25" w:rsidRPr="00D97B20">
        <w:t xml:space="preserve">All flies where Raptor-shRNA was driven by </w:t>
      </w:r>
      <w:r w:rsidR="00DF02CD" w:rsidRPr="00D97B20">
        <w:t>Mef</w:t>
      </w:r>
      <w:r w:rsidR="006858C4" w:rsidRPr="00D97B20">
        <w:t>2</w:t>
      </w:r>
      <w:r w:rsidR="00DF02CD" w:rsidRPr="00D97B20">
        <w:t>-</w:t>
      </w:r>
      <w:r w:rsidR="00FE5A20" w:rsidRPr="00D97B20">
        <w:t>GAL4</w:t>
      </w:r>
      <w:r w:rsidR="00DF02CD" w:rsidRPr="00D97B20">
        <w:t xml:space="preserve"> </w:t>
      </w:r>
      <w:r w:rsidR="00C30D25" w:rsidRPr="00D97B20">
        <w:t>died prior to eclosion</w:t>
      </w:r>
      <w:r w:rsidR="002E57BF" w:rsidRPr="00D97B20">
        <w:t xml:space="preserve"> (see </w:t>
      </w:r>
      <w:r w:rsidRPr="00D97B20">
        <w:t xml:space="preserve">Figure </w:t>
      </w:r>
      <w:r w:rsidR="00674B7E" w:rsidRPr="00D97B20">
        <w:t>3A</w:t>
      </w:r>
      <w:r w:rsidR="002E57BF" w:rsidRPr="00D97B20">
        <w:t>)</w:t>
      </w:r>
      <w:r w:rsidR="00DF02CD" w:rsidRPr="00D97B20">
        <w:t>. T</w:t>
      </w:r>
      <w:r w:rsidR="002754B1" w:rsidRPr="00D97B20">
        <w:t>he</w:t>
      </w:r>
      <w:r w:rsidR="002B1207" w:rsidRPr="00D97B20">
        <w:t>re was partial lethality in</w:t>
      </w:r>
      <w:r w:rsidR="0074200C" w:rsidRPr="00D97B20">
        <w:t xml:space="preserve"> the three</w:t>
      </w:r>
      <w:r w:rsidR="002B1207" w:rsidRPr="00D97B20">
        <w:t xml:space="preserve"> the</w:t>
      </w:r>
      <w:r w:rsidR="00CC4247" w:rsidRPr="00D97B20">
        <w:t xml:space="preserve"> </w:t>
      </w:r>
      <w:r w:rsidR="00C30D25" w:rsidRPr="00D97B20">
        <w:t>c179</w:t>
      </w:r>
      <w:r w:rsidR="00CC4247" w:rsidRPr="00D97B20">
        <w:t>-</w:t>
      </w:r>
      <w:r w:rsidR="00FE5A20" w:rsidRPr="00D97B20">
        <w:t>GAL4</w:t>
      </w:r>
      <w:r w:rsidR="00EB0682" w:rsidRPr="00D97B20">
        <w:t xml:space="preserve"> mediated Raptor knockdown </w:t>
      </w:r>
      <w:r w:rsidR="00CC4247" w:rsidRPr="00D97B20">
        <w:t>flies</w:t>
      </w:r>
      <w:r w:rsidR="007C342C" w:rsidRPr="00D97B20">
        <w:t xml:space="preserve"> (p-value &lt; 0.0</w:t>
      </w:r>
      <w:r w:rsidR="00740552" w:rsidRPr="00D97B20">
        <w:t>05</w:t>
      </w:r>
      <w:r w:rsidR="0074200C" w:rsidRPr="00D97B20">
        <w:t xml:space="preserve"> for those shRNA strains</w:t>
      </w:r>
      <w:r w:rsidR="002B1207" w:rsidRPr="00D97B20">
        <w:t xml:space="preserve">, with </w:t>
      </w:r>
      <w:r w:rsidR="0074200C" w:rsidRPr="00D97B20">
        <w:t xml:space="preserve">a </w:t>
      </w:r>
      <w:r w:rsidR="00740552" w:rsidRPr="00D97B20">
        <w:t>73-92</w:t>
      </w:r>
      <w:r w:rsidR="0074200C" w:rsidRPr="00D97B20">
        <w:t>% decrease in the number of flies depending on the strain</w:t>
      </w:r>
      <w:r w:rsidR="00CF329D" w:rsidRPr="00D97B20">
        <w:t xml:space="preserve">, </w:t>
      </w:r>
      <w:r w:rsidR="002E57BF" w:rsidRPr="00D97B20">
        <w:t xml:space="preserve">see </w:t>
      </w:r>
      <w:r w:rsidRPr="00D97B20">
        <w:t xml:space="preserve">Figure </w:t>
      </w:r>
      <w:r w:rsidR="00674B7E" w:rsidRPr="00D97B20">
        <w:t>3B</w:t>
      </w:r>
      <w:r w:rsidR="002E57BF" w:rsidRPr="00D97B20">
        <w:t>)</w:t>
      </w:r>
      <w:r w:rsidR="00CC4247" w:rsidRPr="00D97B20">
        <w:t xml:space="preserve">. </w:t>
      </w:r>
      <w:r w:rsidR="00AF6080" w:rsidRPr="00D97B20">
        <w:t>These results indicate</w:t>
      </w:r>
      <w:r w:rsidR="00CC4247" w:rsidRPr="00D97B20">
        <w:t xml:space="preserve"> that the </w:t>
      </w:r>
      <w:r w:rsidR="00C30D25" w:rsidRPr="00D97B20">
        <w:t>c179</w:t>
      </w:r>
      <w:r w:rsidR="00C838F3" w:rsidRPr="00D97B20">
        <w:t>-</w:t>
      </w:r>
      <w:r w:rsidR="00FE5A20" w:rsidRPr="00D97B20">
        <w:t>GAL4</w:t>
      </w:r>
      <w:r w:rsidR="00CC4247" w:rsidRPr="00D97B20">
        <w:t xml:space="preserve"> driver is </w:t>
      </w:r>
      <w:r w:rsidR="005B4AB2" w:rsidRPr="00D97B20">
        <w:t>less efficient at mediating Raptor-specific lethality than</w:t>
      </w:r>
      <w:r w:rsidR="00CC4247" w:rsidRPr="00D97B20">
        <w:t xml:space="preserve"> the </w:t>
      </w:r>
      <w:r w:rsidR="002E57BF" w:rsidRPr="00D97B20">
        <w:t>Mef</w:t>
      </w:r>
      <w:r w:rsidR="006858C4" w:rsidRPr="00D97B20">
        <w:t>2</w:t>
      </w:r>
      <w:r w:rsidR="002E57BF" w:rsidRPr="00D97B20">
        <w:t>-</w:t>
      </w:r>
      <w:r w:rsidR="00FE5A20" w:rsidRPr="00D97B20">
        <w:t>GAL4</w:t>
      </w:r>
      <w:r w:rsidR="002E57BF" w:rsidRPr="00D97B20">
        <w:t xml:space="preserve"> and the </w:t>
      </w:r>
      <w:r w:rsidR="00CC4247" w:rsidRPr="00D97B20">
        <w:t>24B</w:t>
      </w:r>
      <w:r w:rsidR="002E57BF" w:rsidRPr="00D97B20">
        <w:t>-</w:t>
      </w:r>
      <w:r w:rsidR="00FE5A20" w:rsidRPr="00D97B20">
        <w:t>GAL4</w:t>
      </w:r>
      <w:r w:rsidR="00CC4247" w:rsidRPr="00D97B20">
        <w:t xml:space="preserve"> d</w:t>
      </w:r>
      <w:r w:rsidR="00AF6080" w:rsidRPr="00D97B20">
        <w:t>r</w:t>
      </w:r>
      <w:r w:rsidR="00CC4247" w:rsidRPr="00D97B20">
        <w:t>iver</w:t>
      </w:r>
      <w:r w:rsidR="002E57BF" w:rsidRPr="00D97B20">
        <w:t>s</w:t>
      </w:r>
      <w:r w:rsidR="0040324E" w:rsidRPr="00D97B20">
        <w:t>.</w:t>
      </w:r>
      <w:r w:rsidR="000B3301" w:rsidRPr="00D97B20">
        <w:t xml:space="preserve">  </w:t>
      </w:r>
      <w:r w:rsidR="00510FCF" w:rsidRPr="00D97B20">
        <w:t>Interestingly, t</w:t>
      </w:r>
      <w:r w:rsidR="003C09B8" w:rsidRPr="00D97B20">
        <w:t>his was not observed in mice where muscle-specific Raptor knockout mice are viable</w:t>
      </w:r>
      <w:r w:rsidR="003C09B8" w:rsidRPr="00D97B20">
        <w:fldChar w:fldCharType="begin" w:fldLock="1"/>
      </w:r>
      <w:r w:rsidR="00673EE2">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5,36&lt;/sup&gt;" }, "properties" : { "noteIndex" : 0 }, "schema" : "https://github.com/citation-style-language/schema/raw/master/csl-citation.json" }</w:instrText>
      </w:r>
      <w:r w:rsidR="003C09B8" w:rsidRPr="00D97B20">
        <w:fldChar w:fldCharType="separate"/>
      </w:r>
      <w:r w:rsidR="00673EE2" w:rsidRPr="00673EE2">
        <w:rPr>
          <w:noProof/>
          <w:vertAlign w:val="superscript"/>
        </w:rPr>
        <w:t>35,36</w:t>
      </w:r>
      <w:r w:rsidR="003C09B8" w:rsidRPr="00D97B20">
        <w:fldChar w:fldCharType="end"/>
      </w:r>
      <w:r w:rsidR="003C09B8" w:rsidRPr="00D97B20">
        <w:t>.</w:t>
      </w:r>
      <w:r w:rsidR="00510FCF" w:rsidRPr="00D97B20">
        <w:t xml:space="preserve">  One</w:t>
      </w:r>
      <w:r w:rsidR="00510FCF">
        <w:t xml:space="preserv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4F07CB1A" w:rsidR="00162960" w:rsidRDefault="00E6286F" w:rsidP="00B75B03">
      <w:pPr>
        <w:jc w:val="both"/>
        <w:rPr>
          <w:rFonts w:ascii="Cambria" w:hAnsi="Cambria"/>
        </w:rPr>
      </w:pPr>
      <w:r>
        <w:rPr>
          <w:noProof/>
        </w:rPr>
        <mc:AlternateContent>
          <mc:Choice Requires="wps">
            <w:drawing>
              <wp:anchor distT="0" distB="0" distL="114300" distR="114300" simplePos="0" relativeHeight="251663360" behindDoc="0" locked="0" layoutInCell="1" allowOverlap="1" wp14:anchorId="3556EB38" wp14:editId="230769CC">
                <wp:simplePos x="0" y="0"/>
                <wp:positionH relativeFrom="column">
                  <wp:posOffset>2857500</wp:posOffset>
                </wp:positionH>
                <wp:positionV relativeFrom="paragraph">
                  <wp:posOffset>-4171950</wp:posOffset>
                </wp:positionV>
                <wp:extent cx="2628900" cy="7200900"/>
                <wp:effectExtent l="0" t="0" r="0" b="12700"/>
                <wp:wrapSquare wrapText="bothSides"/>
                <wp:docPr id="8" name="Text Box 8"/>
                <wp:cNvGraphicFramePr/>
                <a:graphic xmlns:a="http://schemas.openxmlformats.org/drawingml/2006/main">
                  <a:graphicData uri="http://schemas.microsoft.com/office/word/2010/wordprocessingShape">
                    <wps:wsp>
                      <wps:cNvSpPr txBox="1"/>
                      <wps:spPr>
                        <a:xfrm>
                          <a:off x="0" y="0"/>
                          <a:ext cx="2628900" cy="7200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821C3F7" w14:textId="05D3A65F" w:rsidR="004E7599" w:rsidRDefault="004E7599" w:rsidP="00E6286F">
                            <w:pPr>
                              <w:jc w:val="both"/>
                              <w:rPr>
                                <w:rFonts w:cs="Times"/>
                                <w:b/>
                                <w:sz w:val="18"/>
                              </w:rPr>
                            </w:pPr>
                            <w:r>
                              <w:rPr>
                                <w:rFonts w:cs="Times"/>
                                <w:b/>
                                <w:noProof/>
                                <w:sz w:val="18"/>
                              </w:rPr>
                              <w:drawing>
                                <wp:inline distT="0" distB="0" distL="0" distR="0" wp14:anchorId="14DC7949" wp14:editId="76A728C3">
                                  <wp:extent cx="2444750" cy="4533900"/>
                                  <wp:effectExtent l="0" t="0" r="0" b="12700"/>
                                  <wp:docPr id="10" name="Picture 10" descr="Macintosh HD:Users:davebridges:Documents:Source:DrosophilaMuscleFunction:Manuscripts:Hatfield et al Submission: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ebridges:Documents:Source:DrosophilaMuscleFunction:Manuscripts:Hatfield et al Submission:Figure 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4750" cy="4533900"/>
                                          </a:xfrm>
                                          <a:prstGeom prst="rect">
                                            <a:avLst/>
                                          </a:prstGeom>
                                          <a:noFill/>
                                          <a:ln>
                                            <a:noFill/>
                                          </a:ln>
                                        </pic:spPr>
                                      </pic:pic>
                                    </a:graphicData>
                                  </a:graphic>
                                </wp:inline>
                              </w:drawing>
                            </w:r>
                          </w:p>
                          <w:p w14:paraId="6A489DAF" w14:textId="77777777" w:rsidR="004E7599" w:rsidRPr="00E6286F" w:rsidRDefault="004E7599" w:rsidP="00E6286F">
                            <w:pPr>
                              <w:jc w:val="both"/>
                              <w:rPr>
                                <w:rFonts w:cs="Times"/>
                                <w:sz w:val="18"/>
                              </w:rPr>
                            </w:pPr>
                            <w:r w:rsidRPr="00E6286F">
                              <w:rPr>
                                <w:rFonts w:cs="Times"/>
                                <w:b/>
                                <w:sz w:val="18"/>
                              </w:rPr>
                              <w:t>Figure 3. Muscle-specific Raptor knockdown flies die around pupal stage ~12-13 but pre-eclosure.</w:t>
                            </w:r>
                            <w:r w:rsidRPr="00E6286F">
                              <w:rPr>
                                <w:rFonts w:cs="Times"/>
                                <w:sz w:val="18"/>
                              </w:rPr>
                              <w:t xml:space="preserve">  The graph depicts the birthrates of the progeny from crosses of homozygous GAL4</w:t>
                            </w:r>
                            <w:r w:rsidRPr="00E6286F">
                              <w:rPr>
                                <w:rFonts w:cs="Times"/>
                                <w:i/>
                                <w:sz w:val="18"/>
                              </w:rPr>
                              <w:t xml:space="preserve"> </w:t>
                            </w:r>
                            <w:r w:rsidRPr="00E6286F">
                              <w:rPr>
                                <w:rFonts w:cs="Times"/>
                                <w:sz w:val="18"/>
                              </w:rPr>
                              <w:t xml:space="preserve">driver lines with homozygous </w:t>
                            </w:r>
                            <w:r w:rsidRPr="00E6286F">
                              <w:rPr>
                                <w:rFonts w:cs="Times"/>
                                <w:i/>
                                <w:sz w:val="18"/>
                              </w:rPr>
                              <w:t>Raptor</w:t>
                            </w:r>
                            <w:r w:rsidRPr="00E6286F">
                              <w:rPr>
                                <w:rFonts w:cs="Times"/>
                                <w:sz w:val="18"/>
                              </w:rPr>
                              <w:t xml:space="preserve"> shRNA transgenic flies or a control TRiP line.  Panels A, C and F indicate </w:t>
                            </w:r>
                            <w:r w:rsidRPr="00E6286F">
                              <w:rPr>
                                <w:rFonts w:cs="Times"/>
                                <w:i/>
                                <w:sz w:val="18"/>
                              </w:rPr>
                              <w:t>Mef2-</w:t>
                            </w:r>
                            <w:r w:rsidRPr="00E6286F">
                              <w:rPr>
                                <w:rFonts w:cs="Times"/>
                                <w:sz w:val="18"/>
                              </w:rPr>
                              <w:t xml:space="preserve">GAL4 driven knockdowns while B, D and G indicate </w:t>
                            </w:r>
                            <w:r w:rsidRPr="00E6286F">
                              <w:rPr>
                                <w:rFonts w:cs="Times"/>
                                <w:i/>
                                <w:sz w:val="18"/>
                              </w:rPr>
                              <w:t>c179-</w:t>
                            </w:r>
                            <w:r w:rsidRPr="00E6286F">
                              <w:rPr>
                                <w:rFonts w:cs="Times"/>
                                <w:sz w:val="18"/>
                              </w:rPr>
                              <w:t>GAL4</w:t>
                            </w:r>
                            <w:r w:rsidRPr="00E6286F">
                              <w:rPr>
                                <w:rFonts w:cs="Times"/>
                                <w:i/>
                                <w:sz w:val="18"/>
                              </w:rPr>
                              <w:t xml:space="preserve"> </w:t>
                            </w:r>
                            <w:r w:rsidRPr="00E6286F">
                              <w:rPr>
                                <w:rFonts w:cs="Times"/>
                                <w:sz w:val="18"/>
                              </w:rPr>
                              <w:t xml:space="preserve">mediated knockdowns.  A) and B) show the total number of flies eclosed; C) and D) indicate the total number of pupae after 20 days, and  F) and G)  show the percentage of dead pupae.  Panel E) shows a representative example of dead flies, still within their pupal cases for </w:t>
                            </w:r>
                            <w:r w:rsidRPr="00E6286F">
                              <w:rPr>
                                <w:rFonts w:cs="Times"/>
                                <w:i/>
                                <w:sz w:val="18"/>
                              </w:rPr>
                              <w:t>Mef2-</w:t>
                            </w:r>
                            <w:r w:rsidRPr="00E6286F">
                              <w:rPr>
                                <w:rFonts w:cs="Times"/>
                                <w:sz w:val="18"/>
                              </w:rPr>
                              <w:t>GAL4&gt;UAS-</w:t>
                            </w:r>
                            <w:r w:rsidRPr="00E6286F">
                              <w:rPr>
                                <w:rFonts w:cs="Times"/>
                                <w:i/>
                                <w:sz w:val="18"/>
                              </w:rPr>
                              <w:t>Raptor</w:t>
                            </w:r>
                            <w:r w:rsidRPr="00E6286F">
                              <w:rPr>
                                <w:rFonts w:cs="Times"/>
                                <w:sz w:val="18"/>
                              </w:rPr>
                              <w:t>-shRNA #1.  Asterisks indicate p&lt;0.05 by ANOVA followed by Dunnett’s test (B, C and D) or Kruskal-Wallis tests then Wilcoxon-rank-sum tests followed by an adjustment for multiple comparisons (A, F and G).  Each of these analyses describe the average 5-9 independent crosses, with error bars indicating standard error of the mean between replicate crosses.</w:t>
                            </w:r>
                          </w:p>
                          <w:p w14:paraId="5373264A" w14:textId="77777777" w:rsidR="004E7599" w:rsidRDefault="004E7599"/>
                          <w:p w14:paraId="6450D1B2" w14:textId="77777777" w:rsidR="004E7599" w:rsidRDefault="004E75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0" type="#_x0000_t202" style="position:absolute;left:0;text-align:left;margin-left:225pt;margin-top:-328.45pt;width:207pt;height:56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" filled="f" stroked="f">
                <v:textbox>
                  <w:txbxContent>
                    <w:p w14:paraId="6821C3F7" w14:textId="05D3A65F" w:rsidR="004E7599" w:rsidRDefault="004E7599" w:rsidP="00E6286F">
                      <w:pPr>
                        <w:jc w:val="both"/>
                        <w:rPr>
                          <w:rFonts w:cs="Times"/>
                          <w:b/>
                          <w:sz w:val="18"/>
                        </w:rPr>
                      </w:pPr>
                      <w:r>
                        <w:rPr>
                          <w:rFonts w:cs="Times"/>
                          <w:b/>
                          <w:noProof/>
                          <w:sz w:val="18"/>
                        </w:rPr>
                        <w:drawing>
                          <wp:inline distT="0" distB="0" distL="0" distR="0" wp14:anchorId="14DC7949" wp14:editId="76A728C3">
                            <wp:extent cx="2444750" cy="4533900"/>
                            <wp:effectExtent l="0" t="0" r="0" b="12700"/>
                            <wp:docPr id="10" name="Picture 10" descr="Macintosh HD:Users:davebridges:Documents:Source:DrosophilaMuscleFunction:Manuscripts:Hatfield et al Submission: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ebridges:Documents:Source:DrosophilaMuscleFunction:Manuscripts:Hatfield et al Submission:Figure 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4750" cy="4533900"/>
                                    </a:xfrm>
                                    <a:prstGeom prst="rect">
                                      <a:avLst/>
                                    </a:prstGeom>
                                    <a:noFill/>
                                    <a:ln>
                                      <a:noFill/>
                                    </a:ln>
                                  </pic:spPr>
                                </pic:pic>
                              </a:graphicData>
                            </a:graphic>
                          </wp:inline>
                        </w:drawing>
                      </w:r>
                    </w:p>
                    <w:p w14:paraId="6A489DAF" w14:textId="77777777" w:rsidR="004E7599" w:rsidRPr="00E6286F" w:rsidRDefault="004E7599" w:rsidP="00E6286F">
                      <w:pPr>
                        <w:jc w:val="both"/>
                        <w:rPr>
                          <w:rFonts w:cs="Times"/>
                          <w:sz w:val="18"/>
                        </w:rPr>
                      </w:pPr>
                      <w:r w:rsidRPr="00E6286F">
                        <w:rPr>
                          <w:rFonts w:cs="Times"/>
                          <w:b/>
                          <w:sz w:val="18"/>
                        </w:rPr>
                        <w:t>Figure 3. Muscle-specific Raptor knockdown flies die around pupal stage ~12-13 but pre-eclosure.</w:t>
                      </w:r>
                      <w:r w:rsidRPr="00E6286F">
                        <w:rPr>
                          <w:rFonts w:cs="Times"/>
                          <w:sz w:val="18"/>
                        </w:rPr>
                        <w:t xml:space="preserve">  The graph depicts the birthrates of the progeny from crosses of homozygous GAL4</w:t>
                      </w:r>
                      <w:r w:rsidRPr="00E6286F">
                        <w:rPr>
                          <w:rFonts w:cs="Times"/>
                          <w:i/>
                          <w:sz w:val="18"/>
                        </w:rPr>
                        <w:t xml:space="preserve"> </w:t>
                      </w:r>
                      <w:r w:rsidRPr="00E6286F">
                        <w:rPr>
                          <w:rFonts w:cs="Times"/>
                          <w:sz w:val="18"/>
                        </w:rPr>
                        <w:t xml:space="preserve">driver lines with homozygous </w:t>
                      </w:r>
                      <w:r w:rsidRPr="00E6286F">
                        <w:rPr>
                          <w:rFonts w:cs="Times"/>
                          <w:i/>
                          <w:sz w:val="18"/>
                        </w:rPr>
                        <w:t>Raptor</w:t>
                      </w:r>
                      <w:r w:rsidRPr="00E6286F">
                        <w:rPr>
                          <w:rFonts w:cs="Times"/>
                          <w:sz w:val="18"/>
                        </w:rPr>
                        <w:t xml:space="preserve"> shRNA transgenic flies or a control TRiP line.  Panels A, C and F indicate </w:t>
                      </w:r>
                      <w:r w:rsidRPr="00E6286F">
                        <w:rPr>
                          <w:rFonts w:cs="Times"/>
                          <w:i/>
                          <w:sz w:val="18"/>
                        </w:rPr>
                        <w:t>Mef2-</w:t>
                      </w:r>
                      <w:r w:rsidRPr="00E6286F">
                        <w:rPr>
                          <w:rFonts w:cs="Times"/>
                          <w:sz w:val="18"/>
                        </w:rPr>
                        <w:t xml:space="preserve">GAL4 driven knockdowns while B, D and G indicate </w:t>
                      </w:r>
                      <w:r w:rsidRPr="00E6286F">
                        <w:rPr>
                          <w:rFonts w:cs="Times"/>
                          <w:i/>
                          <w:sz w:val="18"/>
                        </w:rPr>
                        <w:t>c179-</w:t>
                      </w:r>
                      <w:r w:rsidRPr="00E6286F">
                        <w:rPr>
                          <w:rFonts w:cs="Times"/>
                          <w:sz w:val="18"/>
                        </w:rPr>
                        <w:t>GAL4</w:t>
                      </w:r>
                      <w:r w:rsidRPr="00E6286F">
                        <w:rPr>
                          <w:rFonts w:cs="Times"/>
                          <w:i/>
                          <w:sz w:val="18"/>
                        </w:rPr>
                        <w:t xml:space="preserve"> </w:t>
                      </w:r>
                      <w:r w:rsidRPr="00E6286F">
                        <w:rPr>
                          <w:rFonts w:cs="Times"/>
                          <w:sz w:val="18"/>
                        </w:rPr>
                        <w:t xml:space="preserve">mediated knockdowns.  A) and B) show the total number of flies eclosed; C) and D) indicate the total number of pupae after 20 days, and  F) and G)  show the percentage of dead pupae.  Panel E) shows a representative example of dead flies, still within their pupal cases for </w:t>
                      </w:r>
                      <w:r w:rsidRPr="00E6286F">
                        <w:rPr>
                          <w:rFonts w:cs="Times"/>
                          <w:i/>
                          <w:sz w:val="18"/>
                        </w:rPr>
                        <w:t>Mef2-</w:t>
                      </w:r>
                      <w:r w:rsidRPr="00E6286F">
                        <w:rPr>
                          <w:rFonts w:cs="Times"/>
                          <w:sz w:val="18"/>
                        </w:rPr>
                        <w:t>GAL4&gt;UAS-</w:t>
                      </w:r>
                      <w:r w:rsidRPr="00E6286F">
                        <w:rPr>
                          <w:rFonts w:cs="Times"/>
                          <w:i/>
                          <w:sz w:val="18"/>
                        </w:rPr>
                        <w:t>Raptor</w:t>
                      </w:r>
                      <w:r w:rsidRPr="00E6286F">
                        <w:rPr>
                          <w:rFonts w:cs="Times"/>
                          <w:sz w:val="18"/>
                        </w:rPr>
                        <w:t>-shRNA #1.  Asterisks indicate p&lt;0.05 by ANOVA followed by Dunnett’s test (B, C and D) or Kruskal-Wallis tests then Wilcoxon-rank-sum tests followed by an adjustment for multiple comparisons (A, F and G).  Each of these analyses describe the average 5-9 independent crosses, with error bars indicating standard error of the mean between replicate crosses.</w:t>
                      </w:r>
                    </w:p>
                    <w:p w14:paraId="5373264A" w14:textId="77777777" w:rsidR="004E7599" w:rsidRDefault="004E7599"/>
                    <w:p w14:paraId="6450D1B2" w14:textId="77777777" w:rsidR="004E7599" w:rsidRDefault="004E7599"/>
                  </w:txbxContent>
                </v:textbox>
                <w10:wrap type="square"/>
              </v:shape>
            </w:pict>
          </mc:Fallback>
        </mc:AlternateContent>
      </w:r>
    </w:p>
    <w:p w14:paraId="40448C60" w14:textId="601076BC" w:rsidR="00F444D6" w:rsidRPr="00297FB0" w:rsidRDefault="00162960" w:rsidP="00B75B03">
      <w:pPr>
        <w:pStyle w:val="Heading2"/>
        <w:jc w:val="both"/>
      </w:pPr>
      <w:r>
        <w:t xml:space="preserve">Muscle </w:t>
      </w:r>
      <w:r w:rsidRPr="00487810">
        <w:rPr>
          <w:i/>
        </w:rPr>
        <w:t>Raptor</w:t>
      </w:r>
      <w:r>
        <w:t xml:space="preserve"> Knockdown Flies Fail to Eclose from Pupae</w:t>
      </w:r>
    </w:p>
    <w:p w14:paraId="03E0C2EC" w14:textId="28D1515F" w:rsidR="000E45D7" w:rsidRDefault="000E45D7" w:rsidP="00B75B03">
      <w:r>
        <w:t>To</w:t>
      </w:r>
      <w:r w:rsidR="003937DA">
        <w:t xml:space="preserve"> determine at which point prior to eclosure the </w:t>
      </w:r>
      <w:r w:rsidR="001B4D8C">
        <w:rPr>
          <w:i/>
        </w:rPr>
        <w:t xml:space="preserve">Raptor </w:t>
      </w:r>
      <w:r w:rsidR="001B4D8C">
        <w:t xml:space="preserve">knockdown flies </w:t>
      </w:r>
      <w:r w:rsidR="0008654D">
        <w:t>die</w:t>
      </w:r>
      <w:r w:rsidR="005B4AB2">
        <w:t>, w</w:t>
      </w:r>
      <w:r w:rsidR="001B4D8C">
        <w:t xml:space="preserve">e examined the pupal cases on the sides of the vials from the </w:t>
      </w:r>
      <w:r w:rsidR="0008654D">
        <w:rPr>
          <w:i/>
        </w:rPr>
        <w:t>cl79</w:t>
      </w:r>
      <w:r w:rsidR="001B4D8C">
        <w:rPr>
          <w:i/>
        </w:rPr>
        <w:t>-</w:t>
      </w:r>
      <w:r w:rsidR="00FE5A20" w:rsidRPr="00B84625">
        <w:t>GAL4</w:t>
      </w:r>
      <w:r>
        <w:rPr>
          <w:i/>
        </w:rPr>
        <w:t xml:space="preserve"> &gt; </w:t>
      </w:r>
      <w:r w:rsidR="0008654D">
        <w:t>UAS-</w:t>
      </w:r>
      <w:r w:rsidR="001B4D8C">
        <w:rPr>
          <w:i/>
        </w:rPr>
        <w:t>Raptor</w:t>
      </w:r>
      <w:r w:rsidR="0008654D">
        <w:t>-</w:t>
      </w:r>
      <w:r>
        <w:t>shRNA</w:t>
      </w:r>
      <w:r w:rsidR="001B4D8C">
        <w:rPr>
          <w:i/>
        </w:rPr>
        <w:t xml:space="preserve"> </w:t>
      </w:r>
      <w:r w:rsidR="001B4D8C">
        <w:t xml:space="preserve">crosses and the </w:t>
      </w:r>
      <w:r w:rsidR="001B4D8C">
        <w:rPr>
          <w:i/>
        </w:rPr>
        <w:t>Mef</w:t>
      </w:r>
      <w:r w:rsidR="006858C4">
        <w:rPr>
          <w:i/>
        </w:rPr>
        <w:t>2</w:t>
      </w:r>
      <w:r w:rsidR="001B4D8C">
        <w:rPr>
          <w:i/>
        </w:rPr>
        <w:t>-</w:t>
      </w:r>
      <w:r w:rsidR="00FE5A20" w:rsidRPr="00B84625">
        <w:t>GAL4</w:t>
      </w:r>
      <w:r>
        <w:rPr>
          <w:i/>
        </w:rPr>
        <w:t xml:space="preserve"> &gt; </w:t>
      </w:r>
      <w:r w:rsidR="0008654D">
        <w:t>UAS-</w:t>
      </w:r>
      <w:r w:rsidR="001B4D8C">
        <w:rPr>
          <w:i/>
        </w:rPr>
        <w:t>Raptor</w:t>
      </w:r>
      <w:r w:rsidR="0008654D">
        <w:rPr>
          <w:i/>
        </w:rPr>
        <w:t>-</w:t>
      </w:r>
      <w:r w:rsidRPr="000E45D7">
        <w:t>shRNA</w:t>
      </w:r>
      <w:r>
        <w:rPr>
          <w:i/>
        </w:rPr>
        <w:t xml:space="preserve"> </w:t>
      </w:r>
      <w:r w:rsidR="001B4D8C">
        <w:t xml:space="preserve">crosses. Twenty days after the crosses were prepared </w:t>
      </w:r>
      <w:r w:rsidR="00D005B4">
        <w:t xml:space="preserve">both the </w:t>
      </w:r>
      <w:r w:rsidR="001B4D8C">
        <w:t>empty pupal cases and the cases containing dead flies were counted.</w:t>
      </w:r>
      <w:r w:rsidR="00357F77">
        <w:t xml:space="preserve"> </w:t>
      </w:r>
      <w:r w:rsidR="005B4AB2">
        <w:t xml:space="preserve">We observed no significant differences in the </w:t>
      </w:r>
      <w:r>
        <w:t>to</w:t>
      </w:r>
      <w:r w:rsidR="00B26960">
        <w:t>t</w:t>
      </w:r>
      <w:r>
        <w:t xml:space="preserve">al </w:t>
      </w:r>
      <w:r w:rsidR="005B4AB2">
        <w:t>number of pupal cases from e</w:t>
      </w:r>
      <w:r w:rsidR="0048645D">
        <w:t xml:space="preserve">ither of these crosses (Figure </w:t>
      </w:r>
      <w:r>
        <w:t xml:space="preserve">3C-D, p=0.416 and </w:t>
      </w:r>
      <w:r w:rsidR="00B26960">
        <w:t>p=0.066</w:t>
      </w:r>
      <w:r>
        <w:t xml:space="preserve"> from ANOVA respectively</w:t>
      </w:r>
      <w:r w:rsidR="005B4AB2">
        <w:t xml:space="preserve">).  </w:t>
      </w:r>
      <w:r w:rsidR="00B26960">
        <w:t xml:space="preserve">In fact, we observed a slightly increased number of pupae from the </w:t>
      </w:r>
      <w:r w:rsidR="00B26960" w:rsidRPr="00BC1C08">
        <w:rPr>
          <w:i/>
        </w:rPr>
        <w:t>Mef</w:t>
      </w:r>
      <w:r w:rsidR="006858C4">
        <w:rPr>
          <w:i/>
        </w:rPr>
        <w:t>2</w:t>
      </w:r>
      <w:r w:rsidR="00B26960" w:rsidRPr="00BC1C08">
        <w:rPr>
          <w:i/>
        </w:rPr>
        <w:t>-</w:t>
      </w:r>
      <w:r w:rsidR="00B26960" w:rsidRPr="00A27620">
        <w:t>GAL4</w:t>
      </w:r>
      <w:r w:rsidR="00B26960">
        <w:t xml:space="preserve"> &gt; </w:t>
      </w:r>
      <w:r w:rsidR="00D005B4">
        <w:t>UAS-</w:t>
      </w:r>
      <w:r w:rsidR="00B26960" w:rsidRPr="00BC1C08">
        <w:rPr>
          <w:i/>
        </w:rPr>
        <w:t>Raptor</w:t>
      </w:r>
      <w:r w:rsidR="00D005B4">
        <w:t>-</w:t>
      </w:r>
      <w:r w:rsidR="00B26960">
        <w:t>shRNA crosses. These data support the hypothesis</w:t>
      </w:r>
      <w:r>
        <w:t xml:space="preserve"> that lethality occurs after pupal development.</w:t>
      </w:r>
    </w:p>
    <w:p w14:paraId="543405C6" w14:textId="66F48E66" w:rsidR="000E45D7" w:rsidRDefault="000E45D7" w:rsidP="00B75B03"/>
    <w:p w14:paraId="24BA4390" w14:textId="5A43A1FD" w:rsidR="003937DA" w:rsidRDefault="00471708" w:rsidP="00B75B03">
      <w:r>
        <w:t>We next visually examined the pupal cases for the presence dead flies (Figure 3E).  After blind scoring, we noted that for</w:t>
      </w:r>
      <w:r w:rsidR="005B4AB2">
        <w:t xml:space="preserve"> the </w:t>
      </w:r>
      <w:r w:rsidR="005B4AB2">
        <w:rPr>
          <w:i/>
        </w:rPr>
        <w:t>Mef</w:t>
      </w:r>
      <w:r w:rsidR="006858C4">
        <w:rPr>
          <w:i/>
        </w:rPr>
        <w:t>2</w:t>
      </w:r>
      <w:r w:rsidR="005B4AB2">
        <w:rPr>
          <w:i/>
        </w:rPr>
        <w:t>-</w:t>
      </w:r>
      <w:r w:rsidR="005B4AB2" w:rsidRPr="0005343F">
        <w:t>GAL4</w:t>
      </w:r>
      <w:r w:rsidR="005B4AB2">
        <w:t xml:space="preserve"> driven </w:t>
      </w:r>
      <w:r w:rsidR="005B4AB2">
        <w:rPr>
          <w:i/>
        </w:rPr>
        <w:t xml:space="preserve">Raptor </w:t>
      </w:r>
      <w:r w:rsidR="005B4AB2">
        <w:t xml:space="preserve">knockdown </w:t>
      </w:r>
      <w:r w:rsidR="00357F77" w:rsidRPr="005B4AB2">
        <w:t>nearly</w:t>
      </w:r>
      <w:r w:rsidR="00357F77">
        <w:t xml:space="preserve"> 100% of the pupal cases contained dead flies</w:t>
      </w:r>
      <w:r w:rsidR="0072165D">
        <w:t xml:space="preserve"> using two different anti-</w:t>
      </w:r>
      <w:r w:rsidR="0072165D" w:rsidRPr="0005343F">
        <w:rPr>
          <w:i/>
        </w:rPr>
        <w:t>Raptor</w:t>
      </w:r>
      <w:r w:rsidR="0072165D">
        <w:t xml:space="preserve"> shRNA</w:t>
      </w:r>
      <w:r w:rsidR="0048645D">
        <w:t xml:space="preserve"> </w:t>
      </w:r>
      <w:r w:rsidR="0005343F">
        <w:t xml:space="preserve">lines </w:t>
      </w:r>
      <w:r w:rsidR="0048645D">
        <w:t>(</w:t>
      </w:r>
      <w:r w:rsidR="00A87B4B">
        <w:t xml:space="preserve">15 fold more dead pupae than controls; </w:t>
      </w:r>
      <w:r w:rsidR="00052987">
        <w:t>Figure 3F</w:t>
      </w:r>
      <w:r w:rsidR="005B4AB2">
        <w:t>)</w:t>
      </w:r>
      <w:r w:rsidR="00357F77">
        <w:t xml:space="preserve">. There was also a significant number of dead flies in pupal cases from the </w:t>
      </w:r>
      <w:r w:rsidR="0069504F">
        <w:rPr>
          <w:i/>
        </w:rPr>
        <w:t>cl79</w:t>
      </w:r>
      <w:r w:rsidR="00357F77">
        <w:rPr>
          <w:i/>
        </w:rPr>
        <w:t>-</w:t>
      </w:r>
      <w:r w:rsidR="00FE5A20" w:rsidRPr="0005343F">
        <w:t>GAL4</w:t>
      </w:r>
      <w:r w:rsidR="0069504F">
        <w:rPr>
          <w:i/>
        </w:rPr>
        <w:t>&gt;</w:t>
      </w:r>
      <w:r w:rsidR="0069504F" w:rsidRPr="0005343F">
        <w:t>UAS</w:t>
      </w:r>
      <w:r w:rsidR="0069504F">
        <w:rPr>
          <w:i/>
        </w:rPr>
        <w:t>-</w:t>
      </w:r>
      <w:r w:rsidR="00357F77">
        <w:rPr>
          <w:i/>
        </w:rPr>
        <w:t>Raptor</w:t>
      </w:r>
      <w:r w:rsidR="0069504F">
        <w:rPr>
          <w:i/>
        </w:rPr>
        <w:t>-</w:t>
      </w:r>
      <w:r w:rsidR="0069504F" w:rsidRPr="0005343F">
        <w:t>shRNA</w:t>
      </w:r>
      <w:r w:rsidR="00357F77">
        <w:rPr>
          <w:i/>
        </w:rPr>
        <w:t xml:space="preserve"> </w:t>
      </w:r>
      <w:r w:rsidR="00357F77">
        <w:t>crosses</w:t>
      </w:r>
      <w:r w:rsidR="005B4AB2">
        <w:t xml:space="preserve"> (Figure </w:t>
      </w:r>
      <w:r w:rsidR="00052987">
        <w:t>3G</w:t>
      </w:r>
      <w:r w:rsidR="005B4AB2">
        <w:t>)</w:t>
      </w:r>
      <w:r w:rsidR="00357F77">
        <w:t xml:space="preserve">. </w:t>
      </w:r>
      <w:r w:rsidR="00C1512E">
        <w:t>Although the absolute number of dead pupae was variable among the shRNA-</w:t>
      </w:r>
      <w:r w:rsidR="00C1512E" w:rsidRPr="0005343F">
        <w:rPr>
          <w:i/>
        </w:rPr>
        <w:t>Raptor</w:t>
      </w:r>
      <w:r w:rsidR="00C1512E">
        <w:t xml:space="preserve"> lines using c179-GAL4, in all cases the percentage of dead flies in pupal cases was significantly greater than controls (Figure 3G)</w:t>
      </w:r>
      <w:r w:rsidR="00A87B4B">
        <w:t xml:space="preserve">. </w:t>
      </w:r>
      <w:r w:rsidR="00357F77">
        <w:t xml:space="preserve">These results </w:t>
      </w:r>
      <w:r w:rsidR="00403F07">
        <w:t xml:space="preserve">demonstrate </w:t>
      </w:r>
      <w:r w:rsidR="00357F77">
        <w:t xml:space="preserve">that </w:t>
      </w:r>
      <w:r w:rsidR="00357F77">
        <w:rPr>
          <w:i/>
        </w:rPr>
        <w:t xml:space="preserve">Raptor </w:t>
      </w:r>
      <w:r w:rsidR="00357F77">
        <w:t xml:space="preserve">knockdown in skeletal muscle </w:t>
      </w:r>
      <w:r w:rsidR="00403F07">
        <w:t xml:space="preserve">produces </w:t>
      </w:r>
      <w:r w:rsidR="00357F77">
        <w:t xml:space="preserve">lethality </w:t>
      </w:r>
      <w:r w:rsidR="0048645D">
        <w:t>after pupal development, but prior to eclosure</w:t>
      </w:r>
      <w:r w:rsidR="00357F77">
        <w:t xml:space="preserve">. </w:t>
      </w:r>
    </w:p>
    <w:p w14:paraId="3051E895" w14:textId="1C1B187E" w:rsidR="00297FB0" w:rsidRDefault="00160D54" w:rsidP="00B75B03">
      <w:pPr>
        <w:jc w:val="both"/>
        <w:rPr>
          <w:rFonts w:ascii="Cambria" w:hAnsi="Cambria"/>
        </w:rPr>
      </w:pPr>
      <w:r>
        <w:rPr>
          <w:noProof/>
        </w:rPr>
        <mc:AlternateContent>
          <mc:Choice Requires="wps">
            <w:drawing>
              <wp:anchor distT="0" distB="0" distL="114300" distR="114300" simplePos="0" relativeHeight="251664384" behindDoc="0" locked="0" layoutInCell="1" allowOverlap="1" wp14:anchorId="2C057C40" wp14:editId="0C412B3E">
                <wp:simplePos x="0" y="0"/>
                <wp:positionH relativeFrom="column">
                  <wp:posOffset>2971800</wp:posOffset>
                </wp:positionH>
                <wp:positionV relativeFrom="paragraph">
                  <wp:posOffset>-2743200</wp:posOffset>
                </wp:positionV>
                <wp:extent cx="2514600" cy="53721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2514600" cy="5372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0819B7" w14:textId="2343E2D1" w:rsidR="004E7599" w:rsidRDefault="004E7599">
                            <w:r>
                              <w:rPr>
                                <w:noProof/>
                              </w:rPr>
                              <w:drawing>
                                <wp:inline distT="0" distB="0" distL="0" distR="0" wp14:anchorId="1D5E0784" wp14:editId="2153B498">
                                  <wp:extent cx="2330450" cy="3505200"/>
                                  <wp:effectExtent l="0" t="0" r="6350" b="0"/>
                                  <wp:docPr id="12" name="Picture 12" descr="Macintosh HD:Users:davebridges:Documents:Source:DrosophilaMuscleFunction:Manuscripts:Hatfield et al Submission: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vebridges:Documents:Source:DrosophilaMuscleFunction:Manuscripts:Hatfield et al Submission:Figure 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30450" cy="3505200"/>
                                          </a:xfrm>
                                          <a:prstGeom prst="rect">
                                            <a:avLst/>
                                          </a:prstGeom>
                                          <a:noFill/>
                                          <a:ln>
                                            <a:noFill/>
                                          </a:ln>
                                        </pic:spPr>
                                      </pic:pic>
                                    </a:graphicData>
                                  </a:graphic>
                                </wp:inline>
                              </w:drawing>
                            </w:r>
                          </w:p>
                          <w:p w14:paraId="208A65EB" w14:textId="77777777" w:rsidR="004E7599" w:rsidRPr="00160D54" w:rsidRDefault="004E7599" w:rsidP="00160D54">
                            <w:pPr>
                              <w:jc w:val="both"/>
                              <w:rPr>
                                <w:rFonts w:cs="Times"/>
                                <w:sz w:val="18"/>
                              </w:rPr>
                            </w:pPr>
                            <w:r w:rsidRPr="00160D54">
                              <w:rPr>
                                <w:rFonts w:cs="Times"/>
                                <w:b/>
                                <w:sz w:val="18"/>
                              </w:rPr>
                              <w:t xml:space="preserve">Figure 4.  </w:t>
                            </w:r>
                            <w:r w:rsidRPr="00160D54">
                              <w:rPr>
                                <w:rFonts w:cs="Times"/>
                                <w:b/>
                                <w:i/>
                                <w:sz w:val="18"/>
                              </w:rPr>
                              <w:t>Mef2-</w:t>
                            </w:r>
                            <w:r w:rsidRPr="00160D54">
                              <w:rPr>
                                <w:rFonts w:cs="Times"/>
                                <w:b/>
                                <w:sz w:val="18"/>
                              </w:rPr>
                              <w:t>GAL4</w:t>
                            </w:r>
                            <w:r w:rsidRPr="00160D54">
                              <w:rPr>
                                <w:rFonts w:cs="Times"/>
                                <w:b/>
                                <w:i/>
                                <w:sz w:val="18"/>
                              </w:rPr>
                              <w:t xml:space="preserve"> </w:t>
                            </w:r>
                            <w:r w:rsidRPr="00160D54">
                              <w:rPr>
                                <w:rFonts w:cs="Times"/>
                                <w:b/>
                                <w:sz w:val="18"/>
                              </w:rPr>
                              <w:t xml:space="preserve">Driven </w:t>
                            </w:r>
                            <w:r w:rsidRPr="00160D54">
                              <w:rPr>
                                <w:rFonts w:cs="Times"/>
                                <w:b/>
                                <w:i/>
                                <w:sz w:val="18"/>
                              </w:rPr>
                              <w:t xml:space="preserve">Raptor </w:t>
                            </w:r>
                            <w:r w:rsidRPr="00160D54">
                              <w:rPr>
                                <w:rFonts w:cs="Times"/>
                                <w:b/>
                                <w:sz w:val="18"/>
                              </w:rPr>
                              <w:t xml:space="preserve">Flies Cannot Eclose from Pupal Cases.  </w:t>
                            </w:r>
                            <w:r w:rsidRPr="00160D54">
                              <w:rPr>
                                <w:rFonts w:cs="Times"/>
                                <w:sz w:val="18"/>
                              </w:rPr>
                              <w:t>A)</w:t>
                            </w:r>
                            <w:r w:rsidRPr="00160D54">
                              <w:rPr>
                                <w:rFonts w:cs="Times"/>
                                <w:b/>
                                <w:sz w:val="18"/>
                              </w:rPr>
                              <w:t xml:space="preserve"> </w:t>
                            </w:r>
                            <w:r w:rsidRPr="00160D54">
                              <w:rPr>
                                <w:rFonts w:cs="Times"/>
                                <w:sz w:val="18"/>
                              </w:rPr>
                              <w:t xml:space="preserve">Flies with </w:t>
                            </w:r>
                            <w:r w:rsidRPr="00160D54">
                              <w:rPr>
                                <w:rFonts w:cs="Times"/>
                                <w:i/>
                                <w:sz w:val="18"/>
                              </w:rPr>
                              <w:t>Mef2-</w:t>
                            </w:r>
                            <w:r w:rsidRPr="00160D54">
                              <w:rPr>
                                <w:rFonts w:cs="Times"/>
                                <w:sz w:val="18"/>
                              </w:rPr>
                              <w:t>GAL4</w:t>
                            </w:r>
                            <w:r w:rsidRPr="00160D54">
                              <w:rPr>
                                <w:rFonts w:cs="Times"/>
                                <w:i/>
                                <w:sz w:val="18"/>
                              </w:rPr>
                              <w:t xml:space="preserve"> </w:t>
                            </w:r>
                            <w:r w:rsidRPr="00160D54">
                              <w:rPr>
                                <w:rFonts w:cs="Times"/>
                                <w:sz w:val="18"/>
                              </w:rPr>
                              <w:t xml:space="preserve">driven knockdown of the control shRNA or </w:t>
                            </w:r>
                            <w:r w:rsidRPr="00160D54">
                              <w:rPr>
                                <w:rFonts w:cs="Times"/>
                                <w:i/>
                                <w:sz w:val="18"/>
                              </w:rPr>
                              <w:t xml:space="preserve">Raptor </w:t>
                            </w:r>
                            <w:r w:rsidRPr="00160D54">
                              <w:rPr>
                                <w:rFonts w:cs="Times"/>
                                <w:sz w:val="18"/>
                              </w:rPr>
                              <w:t xml:space="preserve">shRNA #1 were examined from pupal stage 10 till after eclosure.  By day 14 after the cross, control flies had completely eclosed but </w:t>
                            </w:r>
                            <w:r w:rsidRPr="00160D54">
                              <w:rPr>
                                <w:rFonts w:cs="Times"/>
                                <w:i/>
                                <w:sz w:val="18"/>
                              </w:rPr>
                              <w:t>Raptor</w:t>
                            </w:r>
                            <w:r w:rsidRPr="00160D54">
                              <w:rPr>
                                <w:rFonts w:cs="Times"/>
                                <w:sz w:val="18"/>
                              </w:rPr>
                              <w:t xml:space="preserve"> knockdown flies remained inside the pupal cases.  B) On day 10, (approximately pupal stage 12) pupal cases were cut open at the operculum to assist eclosure, then after 4 days, climbing assays were performed on escaping flies.  The flies that </w:t>
                            </w:r>
                            <w:r w:rsidRPr="00160D54">
                              <w:rPr>
                                <w:rFonts w:cs="Times"/>
                                <w:i/>
                                <w:sz w:val="18"/>
                              </w:rPr>
                              <w:t>Mef2-</w:t>
                            </w:r>
                            <w:r w:rsidRPr="00160D54">
                              <w:rPr>
                                <w:rFonts w:cs="Times"/>
                                <w:sz w:val="18"/>
                              </w:rPr>
                              <w:t>GAL4</w:t>
                            </w:r>
                            <w:r w:rsidRPr="00160D54">
                              <w:rPr>
                                <w:rFonts w:cs="Times"/>
                                <w:i/>
                                <w:sz w:val="18"/>
                              </w:rPr>
                              <w:t xml:space="preserve">&gt;Raptor </w:t>
                            </w:r>
                            <w:r w:rsidRPr="00160D54">
                              <w:rPr>
                                <w:rFonts w:cs="Times"/>
                                <w:sz w:val="18"/>
                              </w:rPr>
                              <w:t>shRNA flies that eclosed with assistance had impaired climbing.  Asterisk indicates p&lt;0.005 by Wilcoxon Rank Sum test.</w:t>
                            </w:r>
                          </w:p>
                          <w:p w14:paraId="10B6869A" w14:textId="77777777" w:rsidR="004E7599" w:rsidRDefault="004E75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31" type="#_x0000_t202" style="position:absolute;left:0;text-align:left;margin-left:234pt;margin-top:-215.95pt;width:198pt;height:423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" filled="f" stroked="f">
                <v:textbox>
                  <w:txbxContent>
                    <w:p w14:paraId="230819B7" w14:textId="2343E2D1" w:rsidR="004E7599" w:rsidRDefault="004E7599">
                      <w:r>
                        <w:rPr>
                          <w:noProof/>
                        </w:rPr>
                        <w:drawing>
                          <wp:inline distT="0" distB="0" distL="0" distR="0" wp14:anchorId="1D5E0784" wp14:editId="2153B498">
                            <wp:extent cx="2330450" cy="3505200"/>
                            <wp:effectExtent l="0" t="0" r="6350" b="0"/>
                            <wp:docPr id="12" name="Picture 12" descr="Macintosh HD:Users:davebridges:Documents:Source:DrosophilaMuscleFunction:Manuscripts:Hatfield et al Submission: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vebridges:Documents:Source:DrosophilaMuscleFunction:Manuscripts:Hatfield et al Submission:Figure 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30450" cy="3505200"/>
                                    </a:xfrm>
                                    <a:prstGeom prst="rect">
                                      <a:avLst/>
                                    </a:prstGeom>
                                    <a:noFill/>
                                    <a:ln>
                                      <a:noFill/>
                                    </a:ln>
                                  </pic:spPr>
                                </pic:pic>
                              </a:graphicData>
                            </a:graphic>
                          </wp:inline>
                        </w:drawing>
                      </w:r>
                    </w:p>
                    <w:p w14:paraId="208A65EB" w14:textId="77777777" w:rsidR="004E7599" w:rsidRPr="00160D54" w:rsidRDefault="004E7599" w:rsidP="00160D54">
                      <w:pPr>
                        <w:jc w:val="both"/>
                        <w:rPr>
                          <w:rFonts w:cs="Times"/>
                          <w:sz w:val="18"/>
                        </w:rPr>
                      </w:pPr>
                      <w:r w:rsidRPr="00160D54">
                        <w:rPr>
                          <w:rFonts w:cs="Times"/>
                          <w:b/>
                          <w:sz w:val="18"/>
                        </w:rPr>
                        <w:t xml:space="preserve">Figure 4.  </w:t>
                      </w:r>
                      <w:r w:rsidRPr="00160D54">
                        <w:rPr>
                          <w:rFonts w:cs="Times"/>
                          <w:b/>
                          <w:i/>
                          <w:sz w:val="18"/>
                        </w:rPr>
                        <w:t>Mef2-</w:t>
                      </w:r>
                      <w:r w:rsidRPr="00160D54">
                        <w:rPr>
                          <w:rFonts w:cs="Times"/>
                          <w:b/>
                          <w:sz w:val="18"/>
                        </w:rPr>
                        <w:t>GAL4</w:t>
                      </w:r>
                      <w:r w:rsidRPr="00160D54">
                        <w:rPr>
                          <w:rFonts w:cs="Times"/>
                          <w:b/>
                          <w:i/>
                          <w:sz w:val="18"/>
                        </w:rPr>
                        <w:t xml:space="preserve"> </w:t>
                      </w:r>
                      <w:r w:rsidRPr="00160D54">
                        <w:rPr>
                          <w:rFonts w:cs="Times"/>
                          <w:b/>
                          <w:sz w:val="18"/>
                        </w:rPr>
                        <w:t xml:space="preserve">Driven </w:t>
                      </w:r>
                      <w:r w:rsidRPr="00160D54">
                        <w:rPr>
                          <w:rFonts w:cs="Times"/>
                          <w:b/>
                          <w:i/>
                          <w:sz w:val="18"/>
                        </w:rPr>
                        <w:t xml:space="preserve">Raptor </w:t>
                      </w:r>
                      <w:r w:rsidRPr="00160D54">
                        <w:rPr>
                          <w:rFonts w:cs="Times"/>
                          <w:b/>
                          <w:sz w:val="18"/>
                        </w:rPr>
                        <w:t xml:space="preserve">Flies Cannot Eclose from Pupal Cases.  </w:t>
                      </w:r>
                      <w:r w:rsidRPr="00160D54">
                        <w:rPr>
                          <w:rFonts w:cs="Times"/>
                          <w:sz w:val="18"/>
                        </w:rPr>
                        <w:t>A)</w:t>
                      </w:r>
                      <w:r w:rsidRPr="00160D54">
                        <w:rPr>
                          <w:rFonts w:cs="Times"/>
                          <w:b/>
                          <w:sz w:val="18"/>
                        </w:rPr>
                        <w:t xml:space="preserve"> </w:t>
                      </w:r>
                      <w:r w:rsidRPr="00160D54">
                        <w:rPr>
                          <w:rFonts w:cs="Times"/>
                          <w:sz w:val="18"/>
                        </w:rPr>
                        <w:t xml:space="preserve">Flies with </w:t>
                      </w:r>
                      <w:r w:rsidRPr="00160D54">
                        <w:rPr>
                          <w:rFonts w:cs="Times"/>
                          <w:i/>
                          <w:sz w:val="18"/>
                        </w:rPr>
                        <w:t>Mef2-</w:t>
                      </w:r>
                      <w:r w:rsidRPr="00160D54">
                        <w:rPr>
                          <w:rFonts w:cs="Times"/>
                          <w:sz w:val="18"/>
                        </w:rPr>
                        <w:t>GAL4</w:t>
                      </w:r>
                      <w:r w:rsidRPr="00160D54">
                        <w:rPr>
                          <w:rFonts w:cs="Times"/>
                          <w:i/>
                          <w:sz w:val="18"/>
                        </w:rPr>
                        <w:t xml:space="preserve"> </w:t>
                      </w:r>
                      <w:r w:rsidRPr="00160D54">
                        <w:rPr>
                          <w:rFonts w:cs="Times"/>
                          <w:sz w:val="18"/>
                        </w:rPr>
                        <w:t xml:space="preserve">driven knockdown of the control shRNA or </w:t>
                      </w:r>
                      <w:r w:rsidRPr="00160D54">
                        <w:rPr>
                          <w:rFonts w:cs="Times"/>
                          <w:i/>
                          <w:sz w:val="18"/>
                        </w:rPr>
                        <w:t xml:space="preserve">Raptor </w:t>
                      </w:r>
                      <w:r w:rsidRPr="00160D54">
                        <w:rPr>
                          <w:rFonts w:cs="Times"/>
                          <w:sz w:val="18"/>
                        </w:rPr>
                        <w:t xml:space="preserve">shRNA #1 were examined from pupal stage 10 till after eclosure.  By day 14 after the cross, control flies had completely eclosed but </w:t>
                      </w:r>
                      <w:r w:rsidRPr="00160D54">
                        <w:rPr>
                          <w:rFonts w:cs="Times"/>
                          <w:i/>
                          <w:sz w:val="18"/>
                        </w:rPr>
                        <w:t>Raptor</w:t>
                      </w:r>
                      <w:r w:rsidRPr="00160D54">
                        <w:rPr>
                          <w:rFonts w:cs="Times"/>
                          <w:sz w:val="18"/>
                        </w:rPr>
                        <w:t xml:space="preserve"> knockdown flies remained inside the pupal cases.  B) On day 10, (approximately pupal stage 12) pupal cases were cut open at the operculum to assist eclosure, then after 4 days, climbing assays were performed on escaping flies.  The flies that </w:t>
                      </w:r>
                      <w:r w:rsidRPr="00160D54">
                        <w:rPr>
                          <w:rFonts w:cs="Times"/>
                          <w:i/>
                          <w:sz w:val="18"/>
                        </w:rPr>
                        <w:t>Mef2-</w:t>
                      </w:r>
                      <w:r w:rsidRPr="00160D54">
                        <w:rPr>
                          <w:rFonts w:cs="Times"/>
                          <w:sz w:val="18"/>
                        </w:rPr>
                        <w:t>GAL4</w:t>
                      </w:r>
                      <w:r w:rsidRPr="00160D54">
                        <w:rPr>
                          <w:rFonts w:cs="Times"/>
                          <w:i/>
                          <w:sz w:val="18"/>
                        </w:rPr>
                        <w:t xml:space="preserve">&gt;Raptor </w:t>
                      </w:r>
                      <w:r w:rsidRPr="00160D54">
                        <w:rPr>
                          <w:rFonts w:cs="Times"/>
                          <w:sz w:val="18"/>
                        </w:rPr>
                        <w:t>shRNA flies that eclosed with assistance had impaired climbing.  Asterisk indicates p&lt;0.005 by Wilcoxon Rank Sum test.</w:t>
                      </w:r>
                    </w:p>
                    <w:p w14:paraId="10B6869A" w14:textId="77777777" w:rsidR="004E7599" w:rsidRDefault="004E7599"/>
                  </w:txbxContent>
                </v:textbox>
                <w10:wrap type="square"/>
              </v:shape>
            </w:pict>
          </mc:Fallback>
        </mc:AlternateContent>
      </w:r>
    </w:p>
    <w:p w14:paraId="20DFC58A" w14:textId="4F8C002A" w:rsidR="005E7D74" w:rsidRPr="003A5FFB" w:rsidRDefault="00297FB0" w:rsidP="00B75B03">
      <w:pPr>
        <w:pStyle w:val="Heading2"/>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B75B03">
      <w:pPr>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B75B03">
      <w:pPr>
        <w:jc w:val="both"/>
      </w:pPr>
    </w:p>
    <w:p w14:paraId="3F51BC50" w14:textId="2EE4D70F" w:rsidR="00297FB0" w:rsidRPr="00705EA3" w:rsidRDefault="00705EA3" w:rsidP="00B75B03">
      <w:pPr>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B75B03">
      <w:pPr>
        <w:jc w:val="both"/>
        <w:rPr>
          <w:rFonts w:ascii="Cambria" w:hAnsi="Cambria"/>
          <w:b/>
        </w:rPr>
      </w:pPr>
    </w:p>
    <w:p w14:paraId="22602B2B" w14:textId="72A7F43E" w:rsidR="00F31273" w:rsidRPr="008C6740" w:rsidRDefault="002A13D8" w:rsidP="00B75B03">
      <w:pPr>
        <w:pStyle w:val="Heading2"/>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F9AB56" w:rsidR="00F31273" w:rsidRPr="008C6740" w:rsidRDefault="00895FB6" w:rsidP="00B75B03">
      <w:r>
        <w:t xml:space="preserve">We next turned our attention to the few flies that survived </w:t>
      </w:r>
      <w:r w:rsidR="004576E5">
        <w:t>from the</w:t>
      </w:r>
      <w:r w:rsidRPr="00895FB6">
        <w:rPr>
          <w:i/>
        </w:rPr>
        <w:t xml:space="preserve"> </w:t>
      </w:r>
      <w:r w:rsidR="004576E5">
        <w:rPr>
          <w:i/>
        </w:rPr>
        <w:t>c</w:t>
      </w:r>
      <w:r w:rsidR="004576E5" w:rsidRPr="00895FB6">
        <w:rPr>
          <w:i/>
        </w:rPr>
        <w:t>179</w:t>
      </w:r>
      <w:r w:rsidRPr="00895FB6">
        <w:rPr>
          <w:i/>
        </w:rPr>
        <w:t>-</w:t>
      </w:r>
      <w:r w:rsidRPr="0005343F">
        <w:t>GAL4</w:t>
      </w:r>
      <w:r>
        <w:t xml:space="preserve"> cross.  </w:t>
      </w:r>
      <w:r w:rsidR="005537E0">
        <w:t xml:space="preserve">The lifespan of </w:t>
      </w:r>
      <w:r w:rsidR="00F31273" w:rsidRPr="008C6740">
        <w:t>the</w:t>
      </w:r>
      <w:r w:rsidR="00052987">
        <w:t>se</w:t>
      </w:r>
      <w:r w:rsidR="005537E0">
        <w:t xml:space="preserve"> </w:t>
      </w:r>
      <w:r w:rsidR="00F31273" w:rsidRPr="008C6740">
        <w:rPr>
          <w:i/>
        </w:rPr>
        <w:t xml:space="preserve">Raptor </w:t>
      </w:r>
      <w:r w:rsidR="00F31273" w:rsidRPr="008C6740">
        <w:t xml:space="preserve">knockdown flies was measured to determine the effects of </w:t>
      </w:r>
      <w:r w:rsidR="00F31273" w:rsidRPr="00895FB6">
        <w:t>dTORC1</w:t>
      </w:r>
      <w:r w:rsidR="00F31273" w:rsidRPr="008C6740">
        <w:rPr>
          <w:i/>
        </w:rPr>
        <w:t xml:space="preserve"> </w:t>
      </w:r>
      <w:r w:rsidR="00547408">
        <w:rPr>
          <w:rFonts w:ascii="Cambria" w:hAnsi="Cambria"/>
          <w:b/>
          <w:noProof/>
        </w:rPr>
        <mc:AlternateContent>
          <mc:Choice Requires="wps">
            <w:drawing>
              <wp:anchor distT="0" distB="0" distL="114300" distR="114300" simplePos="0" relativeHeight="251665408" behindDoc="0" locked="0" layoutInCell="1" allowOverlap="1" wp14:anchorId="6E4737F3" wp14:editId="390F406B">
                <wp:simplePos x="0" y="0"/>
                <wp:positionH relativeFrom="column">
                  <wp:posOffset>0</wp:posOffset>
                </wp:positionH>
                <wp:positionV relativeFrom="paragraph">
                  <wp:posOffset>0</wp:posOffset>
                </wp:positionV>
                <wp:extent cx="5486400" cy="58293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5486400" cy="5829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3FEC58" w14:textId="6CE639F2" w:rsidR="004E7599" w:rsidRDefault="004E7599">
                            <w:r>
                              <w:rPr>
                                <w:noProof/>
                              </w:rPr>
                              <w:drawing>
                                <wp:inline distT="0" distB="0" distL="0" distR="0" wp14:anchorId="2DE3D4C0" wp14:editId="150145FA">
                                  <wp:extent cx="5302250" cy="5283200"/>
                                  <wp:effectExtent l="0" t="0" r="6350" b="0"/>
                                  <wp:docPr id="14" name="Picture 14" descr="Macintosh HD:Users:davebridges:Documents:Source:DrosophilaMuscleFunction:Manuscripts:Hatfield et al Submission: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vebridges:Documents:Source:DrosophilaMuscleFunction:Manuscripts:Hatfield et al Submission:Figure 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2250" cy="5283200"/>
                                          </a:xfrm>
                                          <a:prstGeom prst="rect">
                                            <a:avLst/>
                                          </a:prstGeom>
                                          <a:noFill/>
                                          <a:ln>
                                            <a:noFill/>
                                          </a:ln>
                                        </pic:spPr>
                                      </pic:pic>
                                    </a:graphicData>
                                  </a:graphic>
                                </wp:inline>
                              </w:drawing>
                            </w:r>
                          </w:p>
                          <w:p w14:paraId="058338CC" w14:textId="77777777" w:rsidR="004E7599" w:rsidRPr="004E7599" w:rsidRDefault="004E7599" w:rsidP="004E7599">
                            <w:pPr>
                              <w:jc w:val="both"/>
                              <w:rPr>
                                <w:rFonts w:cs="Times"/>
                                <w:sz w:val="18"/>
                              </w:rPr>
                            </w:pPr>
                            <w:r w:rsidRPr="004E7599">
                              <w:rPr>
                                <w:rFonts w:cs="Times"/>
                                <w:b/>
                                <w:sz w:val="18"/>
                              </w:rPr>
                              <w:t xml:space="preserve">Figure 5. Lifespan of </w:t>
                            </w:r>
                            <w:r w:rsidRPr="004E7599">
                              <w:rPr>
                                <w:rFonts w:cs="Times"/>
                                <w:b/>
                                <w:i/>
                                <w:sz w:val="18"/>
                              </w:rPr>
                              <w:t>C179-</w:t>
                            </w:r>
                            <w:r w:rsidRPr="004E7599">
                              <w:rPr>
                                <w:rFonts w:cs="Times"/>
                                <w:b/>
                                <w:sz w:val="18"/>
                              </w:rPr>
                              <w:t xml:space="preserve">GAL4 Driven </w:t>
                            </w:r>
                            <w:r w:rsidRPr="004E7599">
                              <w:rPr>
                                <w:rFonts w:cs="Times"/>
                                <w:b/>
                                <w:i/>
                                <w:sz w:val="18"/>
                              </w:rPr>
                              <w:t>Raptor</w:t>
                            </w:r>
                            <w:r w:rsidRPr="004E7599">
                              <w:rPr>
                                <w:rFonts w:cs="Times"/>
                                <w:b/>
                                <w:sz w:val="18"/>
                              </w:rPr>
                              <w:t xml:space="preserve"> Knockdown Flies.  </w:t>
                            </w:r>
                            <w:r w:rsidRPr="004E7599">
                              <w:rPr>
                                <w:rFonts w:cs="Times"/>
                                <w:sz w:val="18"/>
                              </w:rPr>
                              <w:t xml:space="preserve">Dashed lines indicate two control strains.  Each panel shows a control of </w:t>
                            </w:r>
                            <w:r w:rsidRPr="004E7599">
                              <w:rPr>
                                <w:rFonts w:cs="Times"/>
                                <w:i/>
                                <w:sz w:val="18"/>
                              </w:rPr>
                              <w:t>C179</w:t>
                            </w:r>
                            <w:r w:rsidRPr="004E7599">
                              <w:rPr>
                                <w:rFonts w:cs="Times"/>
                                <w:sz w:val="18"/>
                              </w:rPr>
                              <w:t xml:space="preserve">-GAL4 crossed to the control shRNA strain, as well as the balancer containing progeny of the </w:t>
                            </w:r>
                            <w:r w:rsidRPr="004E7599">
                              <w:rPr>
                                <w:rFonts w:cs="Times"/>
                                <w:i/>
                                <w:sz w:val="18"/>
                              </w:rPr>
                              <w:t>C179</w:t>
                            </w:r>
                            <w:r w:rsidRPr="004E7599">
                              <w:rPr>
                                <w:rFonts w:cs="Times"/>
                                <w:sz w:val="18"/>
                              </w:rPr>
                              <w:t>-GAL4 homozygotes crossed to the heterozygous UAS-</w:t>
                            </w:r>
                            <w:r w:rsidRPr="004E7599">
                              <w:rPr>
                                <w:rFonts w:cs="Times"/>
                                <w:i/>
                                <w:sz w:val="18"/>
                              </w:rPr>
                              <w:t>Raptor</w:t>
                            </w:r>
                            <w:r w:rsidRPr="004E7599">
                              <w:rPr>
                                <w:rFonts w:cs="Times"/>
                                <w:sz w:val="18"/>
                              </w:rPr>
                              <w:t xml:space="preserve"> shRNA/TM6b flies.</w:t>
                            </w:r>
                          </w:p>
                          <w:p w14:paraId="3F8C541A" w14:textId="77777777" w:rsidR="004E7599" w:rsidRDefault="004E75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3" o:spid="_x0000_s1032" type="#_x0000_t202" style="position:absolute;margin-left:0;margin-top:0;width:6in;height:459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" filled="f" stroked="f">
                <v:textbox>
                  <w:txbxContent>
                    <w:p w14:paraId="233FEC58" w14:textId="6CE639F2" w:rsidR="004E7599" w:rsidRDefault="004E7599">
                      <w:r>
                        <w:rPr>
                          <w:noProof/>
                        </w:rPr>
                        <w:drawing>
                          <wp:inline distT="0" distB="0" distL="0" distR="0" wp14:anchorId="2DE3D4C0" wp14:editId="150145FA">
                            <wp:extent cx="5302250" cy="5283200"/>
                            <wp:effectExtent l="0" t="0" r="6350" b="0"/>
                            <wp:docPr id="14" name="Picture 14" descr="Macintosh HD:Users:davebridges:Documents:Source:DrosophilaMuscleFunction:Manuscripts:Hatfield et al Submission: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vebridges:Documents:Source:DrosophilaMuscleFunction:Manuscripts:Hatfield et al Submission:Figure 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2250" cy="5283200"/>
                                    </a:xfrm>
                                    <a:prstGeom prst="rect">
                                      <a:avLst/>
                                    </a:prstGeom>
                                    <a:noFill/>
                                    <a:ln>
                                      <a:noFill/>
                                    </a:ln>
                                  </pic:spPr>
                                </pic:pic>
                              </a:graphicData>
                            </a:graphic>
                          </wp:inline>
                        </w:drawing>
                      </w:r>
                    </w:p>
                    <w:p w14:paraId="058338CC" w14:textId="77777777" w:rsidR="004E7599" w:rsidRPr="004E7599" w:rsidRDefault="004E7599" w:rsidP="004E7599">
                      <w:pPr>
                        <w:jc w:val="both"/>
                        <w:rPr>
                          <w:rFonts w:cs="Times"/>
                          <w:sz w:val="18"/>
                        </w:rPr>
                      </w:pPr>
                      <w:r w:rsidRPr="004E7599">
                        <w:rPr>
                          <w:rFonts w:cs="Times"/>
                          <w:b/>
                          <w:sz w:val="18"/>
                        </w:rPr>
                        <w:t xml:space="preserve">Figure 5. Lifespan of </w:t>
                      </w:r>
                      <w:r w:rsidRPr="004E7599">
                        <w:rPr>
                          <w:rFonts w:cs="Times"/>
                          <w:b/>
                          <w:i/>
                          <w:sz w:val="18"/>
                        </w:rPr>
                        <w:t>C179-</w:t>
                      </w:r>
                      <w:r w:rsidRPr="004E7599">
                        <w:rPr>
                          <w:rFonts w:cs="Times"/>
                          <w:b/>
                          <w:sz w:val="18"/>
                        </w:rPr>
                        <w:t xml:space="preserve">GAL4 Driven </w:t>
                      </w:r>
                      <w:r w:rsidRPr="004E7599">
                        <w:rPr>
                          <w:rFonts w:cs="Times"/>
                          <w:b/>
                          <w:i/>
                          <w:sz w:val="18"/>
                        </w:rPr>
                        <w:t>Raptor</w:t>
                      </w:r>
                      <w:r w:rsidRPr="004E7599">
                        <w:rPr>
                          <w:rFonts w:cs="Times"/>
                          <w:b/>
                          <w:sz w:val="18"/>
                        </w:rPr>
                        <w:t xml:space="preserve"> Knockdown Flies.  </w:t>
                      </w:r>
                      <w:r w:rsidRPr="004E7599">
                        <w:rPr>
                          <w:rFonts w:cs="Times"/>
                          <w:sz w:val="18"/>
                        </w:rPr>
                        <w:t xml:space="preserve">Dashed lines indicate two control strains.  Each panel shows a control of </w:t>
                      </w:r>
                      <w:r w:rsidRPr="004E7599">
                        <w:rPr>
                          <w:rFonts w:cs="Times"/>
                          <w:i/>
                          <w:sz w:val="18"/>
                        </w:rPr>
                        <w:t>C179</w:t>
                      </w:r>
                      <w:r w:rsidRPr="004E7599">
                        <w:rPr>
                          <w:rFonts w:cs="Times"/>
                          <w:sz w:val="18"/>
                        </w:rPr>
                        <w:t xml:space="preserve">-GAL4 crossed to the control shRNA strain, as well as the balancer containing progeny of the </w:t>
                      </w:r>
                      <w:r w:rsidRPr="004E7599">
                        <w:rPr>
                          <w:rFonts w:cs="Times"/>
                          <w:i/>
                          <w:sz w:val="18"/>
                        </w:rPr>
                        <w:t>C179</w:t>
                      </w:r>
                      <w:r w:rsidRPr="004E7599">
                        <w:rPr>
                          <w:rFonts w:cs="Times"/>
                          <w:sz w:val="18"/>
                        </w:rPr>
                        <w:t>-GAL4 homozygotes crossed to the heterozygous UAS-</w:t>
                      </w:r>
                      <w:r w:rsidRPr="004E7599">
                        <w:rPr>
                          <w:rFonts w:cs="Times"/>
                          <w:i/>
                          <w:sz w:val="18"/>
                        </w:rPr>
                        <w:t>Raptor</w:t>
                      </w:r>
                      <w:r w:rsidRPr="004E7599">
                        <w:rPr>
                          <w:rFonts w:cs="Times"/>
                          <w:sz w:val="18"/>
                        </w:rPr>
                        <w:t xml:space="preserve"> shRNA/TM6b flies.</w:t>
                      </w:r>
                    </w:p>
                    <w:p w14:paraId="3F8C541A" w14:textId="77777777" w:rsidR="004E7599" w:rsidRDefault="004E7599"/>
                  </w:txbxContent>
                </v:textbox>
                <w10:wrap type="square"/>
              </v:shape>
            </w:pict>
          </mc:Fallback>
        </mc:AlternateContent>
      </w:r>
      <w:r w:rsidR="00F31273" w:rsidRPr="008C6740">
        <w:t xml:space="preserve">suppression on longevity. When </w:t>
      </w:r>
      <w:r w:rsidR="00F31273" w:rsidRPr="008C6740">
        <w:rPr>
          <w:i/>
        </w:rPr>
        <w:t xml:space="preserve">Raptor </w:t>
      </w:r>
      <w:r w:rsidR="00F31273" w:rsidRPr="008C6740">
        <w:t xml:space="preserve">was knocked down in skeletal </w:t>
      </w:r>
      <w:r w:rsidR="001A3F94">
        <w:t xml:space="preserve">muscle </w:t>
      </w:r>
      <w:r w:rsidR="00F31273" w:rsidRPr="008C6740">
        <w:t xml:space="preserve">using the </w:t>
      </w:r>
      <w:r w:rsidR="001A3F94">
        <w:rPr>
          <w:i/>
        </w:rPr>
        <w:t>c</w:t>
      </w:r>
      <w:r w:rsidR="0034122C">
        <w:rPr>
          <w:i/>
        </w:rPr>
        <w:t>1</w:t>
      </w:r>
      <w:r w:rsidR="001A3F94" w:rsidRPr="008C6740">
        <w:rPr>
          <w:i/>
        </w:rPr>
        <w:t>79</w:t>
      </w:r>
      <w:r w:rsidR="00F31273" w:rsidRPr="008C6740">
        <w:rPr>
          <w:i/>
        </w:rPr>
        <w:t>-</w:t>
      </w:r>
      <w:r w:rsidR="00FE5A20" w:rsidRPr="0005343F">
        <w:t>GAL4</w:t>
      </w:r>
      <w:r w:rsidR="00F31273" w:rsidRPr="008C6740">
        <w:rPr>
          <w:i/>
        </w:rPr>
        <w:t xml:space="preserve"> </w:t>
      </w:r>
      <w:r w:rsidR="00F31273" w:rsidRPr="008C6740">
        <w:t>driver, a large proportion of the fli</w:t>
      </w:r>
      <w:r w:rsidR="00052987">
        <w:t xml:space="preserve">es </w:t>
      </w:r>
      <w:r w:rsidR="001A3F94">
        <w:t xml:space="preserve">that successfully eclosed </w:t>
      </w:r>
      <w:r w:rsidR="00052987">
        <w:t xml:space="preserve">died shortly </w:t>
      </w:r>
      <w:r w:rsidR="001A3F94">
        <w:t>afterwards</w:t>
      </w:r>
      <w:r w:rsidR="00052987">
        <w:t>.  Interestingly,</w:t>
      </w:r>
      <w:r w:rsidR="00F31273" w:rsidRPr="008C6740">
        <w:t xml:space="preserve"> among the flies that survived, they generally had normal lifespan</w:t>
      </w:r>
      <w:r w:rsidR="00DA59AE">
        <w:t xml:space="preserve"> (see Fig</w:t>
      </w:r>
      <w:r w:rsidR="004847D2">
        <w:t>ure 5</w:t>
      </w:r>
      <w:r w:rsidR="00DA59AE">
        <w:t>)</w:t>
      </w:r>
      <w:r w:rsidR="00F31273" w:rsidRPr="008C6740">
        <w:t xml:space="preserve">. </w:t>
      </w:r>
      <w:r>
        <w:t>This</w:t>
      </w:r>
      <w:r w:rsidR="00F31273" w:rsidRPr="008C6740">
        <w:t xml:space="preserve"> suggests that there is a critical period of about 20 days after ecl</w:t>
      </w:r>
      <w:r w:rsidR="001A0687" w:rsidRPr="008C6740">
        <w:t>o</w:t>
      </w:r>
      <w:r w:rsidR="00F31273" w:rsidRPr="008C6740">
        <w:t xml:space="preserve">sure during which the </w:t>
      </w:r>
      <w:r w:rsidR="00F31273" w:rsidRPr="008C6740">
        <w:rPr>
          <w:i/>
        </w:rPr>
        <w:t xml:space="preserve">Raptor </w:t>
      </w:r>
      <w:r w:rsidR="00F31273" w:rsidRPr="008C6740">
        <w:t>knockdown flies</w:t>
      </w:r>
      <w:r>
        <w:t xml:space="preserve"> are still prone to early death</w:t>
      </w:r>
      <w:r w:rsidR="00F31273" w:rsidRPr="008C6740">
        <w:t xml:space="preserve">. The flies that lived past this critical period lived </w:t>
      </w:r>
      <w:r w:rsidR="00F6194F">
        <w:t xml:space="preserve">on </w:t>
      </w:r>
      <w:r w:rsidR="00F31273" w:rsidRPr="008C6740">
        <w:t>to reach</w:t>
      </w:r>
      <w:r w:rsidR="00052987">
        <w:t xml:space="preserve"> approximately</w:t>
      </w:r>
      <w:r w:rsidR="00F31273" w:rsidRPr="008C6740">
        <w:t xml:space="preserve"> the same age as the controls. </w:t>
      </w:r>
      <w:r>
        <w:t xml:space="preserve">  This was especially </w:t>
      </w:r>
      <w:r w:rsidR="002A13D8">
        <w:t>dramatic</w:t>
      </w:r>
      <w:r>
        <w:t xml:space="preserve"> for </w:t>
      </w:r>
      <w:r w:rsidR="002A13D8">
        <w:t>male flies for each of these crosses</w:t>
      </w:r>
      <w:r w:rsidR="004847D2">
        <w:t xml:space="preserve"> (Figure 5A, C and E compared to Figure 5</w:t>
      </w:r>
      <w:r w:rsidR="00C7080C">
        <w:t>B, D and F</w:t>
      </w:r>
      <w:r w:rsidR="00052987">
        <w:t>)</w:t>
      </w:r>
      <w:r w:rsidR="00C7080C">
        <w:t>.</w:t>
      </w:r>
    </w:p>
    <w:p w14:paraId="3BB93CE7" w14:textId="748E8E65" w:rsidR="00234C0A" w:rsidRPr="008C6740" w:rsidRDefault="00234C0A" w:rsidP="00B75B03">
      <w:pPr>
        <w:jc w:val="both"/>
        <w:rPr>
          <w:rFonts w:ascii="Cambria" w:hAnsi="Cambria"/>
          <w:b/>
        </w:rPr>
      </w:pPr>
    </w:p>
    <w:p w14:paraId="1850269D" w14:textId="45C6DDA3" w:rsidR="002A13D8" w:rsidRPr="002A13D8" w:rsidRDefault="00F444D6" w:rsidP="00B75B03">
      <w:pPr>
        <w:pStyle w:val="Heading2"/>
        <w:jc w:val="both"/>
      </w:pPr>
      <w:r w:rsidRPr="008C6740">
        <w:t xml:space="preserve">Effects of Muscle Specific </w:t>
      </w:r>
      <w:r w:rsidRPr="00487810">
        <w:rPr>
          <w:i/>
        </w:rPr>
        <w:t>Raptor</w:t>
      </w:r>
      <w:r w:rsidRPr="008C6740">
        <w:t xml:space="preserve"> Knockdown on Muscle Function</w:t>
      </w:r>
    </w:p>
    <w:p w14:paraId="4C624508" w14:textId="750D9CC9" w:rsidR="00234C0A" w:rsidRPr="008C6740" w:rsidRDefault="00357F77" w:rsidP="00B75B03">
      <w:r w:rsidRPr="008C6740">
        <w:t xml:space="preserve">To study the effects of </w:t>
      </w:r>
      <w:r w:rsidR="00CA10F5">
        <w:t>d</w:t>
      </w:r>
      <w:r w:rsidRPr="008C6740">
        <w:t>TOR</w:t>
      </w:r>
      <w:r w:rsidR="002A13D8">
        <w:t>C1</w:t>
      </w:r>
      <w:r w:rsidRPr="008C6740">
        <w:t xml:space="preserve"> suppression on muscle function, a </w:t>
      </w:r>
      <w:r w:rsidR="00581BE2">
        <w:t>climbing</w:t>
      </w:r>
      <w:r w:rsidRPr="008C6740">
        <w:t xml:space="preserve"> assay was performed </w:t>
      </w:r>
      <w:r w:rsidR="00F31273" w:rsidRPr="008C6740">
        <w:t>on the</w:t>
      </w:r>
      <w:r w:rsidR="001C1FEF" w:rsidRPr="008C6740">
        <w:t xml:space="preserve"> </w:t>
      </w:r>
      <w:r w:rsidR="001C1FEF" w:rsidRPr="008C6740">
        <w:rPr>
          <w:i/>
        </w:rPr>
        <w:t xml:space="preserve">Raptor </w:t>
      </w:r>
      <w:r w:rsidR="001C1FEF" w:rsidRPr="008C6740">
        <w:t>knockdown flies</w:t>
      </w:r>
      <w:r w:rsidR="00F31273" w:rsidRPr="008C6740">
        <w:t xml:space="preserve"> driven by the </w:t>
      </w:r>
      <w:r w:rsidR="00CA10F5">
        <w:rPr>
          <w:i/>
        </w:rPr>
        <w:t>c</w:t>
      </w:r>
      <w:r w:rsidR="00CA10F5" w:rsidRPr="008C6740">
        <w:rPr>
          <w:i/>
        </w:rPr>
        <w:t>179</w:t>
      </w:r>
      <w:r w:rsidR="00F31273" w:rsidRPr="008C6740">
        <w:rPr>
          <w:i/>
        </w:rPr>
        <w:t>-</w:t>
      </w:r>
      <w:r w:rsidR="00FE5A20" w:rsidRPr="0005343F">
        <w:t>GAL4</w:t>
      </w:r>
      <w:r w:rsidR="00F31273" w:rsidRPr="008C6740">
        <w:rPr>
          <w:i/>
        </w:rPr>
        <w:t xml:space="preserve"> </w:t>
      </w:r>
      <w:r w:rsidR="00F31273" w:rsidRPr="008C6740">
        <w:t>driver</w:t>
      </w:r>
      <w:r w:rsidR="002A13D8">
        <w:t xml:space="preserve"> at several ages</w:t>
      </w:r>
      <w:r w:rsidR="001C1FEF" w:rsidRPr="008C6740">
        <w:t xml:space="preserve">. </w:t>
      </w:r>
      <w:r w:rsidR="00CA10F5">
        <w:t>Progeny</w:t>
      </w:r>
      <w:r w:rsidR="001C1FEF" w:rsidRPr="008C6740">
        <w:t xml:space="preserve"> from </w:t>
      </w:r>
      <w:r w:rsidR="00CA10F5">
        <w:t>each cross</w:t>
      </w:r>
      <w:r w:rsidR="001C1FEF" w:rsidRPr="008C6740">
        <w:t xml:space="preserve"> were </w:t>
      </w:r>
      <w:r w:rsidR="00CA10F5">
        <w:t xml:space="preserve">individually </w:t>
      </w:r>
      <w:r w:rsidR="002A13D8">
        <w:t>timed</w:t>
      </w:r>
      <w:r w:rsidR="001C1FEF" w:rsidRPr="008C6740">
        <w:t xml:space="preserve"> for how long it took them to climb 4 cm up the side of the vial. The average times for </w:t>
      </w:r>
      <w:r w:rsidR="002A13D8">
        <w:t xml:space="preserve">each cross are </w:t>
      </w:r>
      <w:r w:rsidR="004847D2">
        <w:t>shown in Figure 6</w:t>
      </w:r>
      <w:r w:rsidR="001C1FEF" w:rsidRPr="008C6740">
        <w:t xml:space="preserve">. The results indicate that dTORC1 </w:t>
      </w:r>
      <w:r w:rsidR="002A13D8">
        <w:t>suppression leads to reduced muscle function in the flies that eclose</w:t>
      </w:r>
      <w:r w:rsidR="004C7062">
        <w:t xml:space="preserve"> even very early, consistent a developmental problem in myogenesis</w:t>
      </w:r>
      <w:r w:rsidR="002A13D8">
        <w:t xml:space="preserve">.  </w:t>
      </w:r>
      <w:r w:rsidR="004319B7">
        <w:t>Notably</w:t>
      </w:r>
      <w:r w:rsidR="002A13D8">
        <w:t xml:space="preserve">, </w:t>
      </w:r>
      <w:r w:rsidR="004C7062">
        <w:t xml:space="preserve">these problems persist throughout the lifespan of the fly, even in those </w:t>
      </w:r>
      <w:r w:rsidR="00CA10F5">
        <w:t xml:space="preserve">animals </w:t>
      </w:r>
      <w:r w:rsidR="004C7062">
        <w:t>that reach adulthood</w:t>
      </w:r>
      <w:r w:rsidR="00CA10F5">
        <w:t xml:space="preserve"> and have an average lifespan</w:t>
      </w:r>
      <w:r w:rsidR="004C7062">
        <w:t>.  Also interesting, is that there was a corr</w:t>
      </w:r>
      <w:r w:rsidR="00B70FD4">
        <w:t>espondence between the efficienc</w:t>
      </w:r>
      <w:r w:rsidR="004C7062">
        <w:t xml:space="preserve">y of the shRNA strain to cause lethality and its effects on </w:t>
      </w:r>
      <w:r w:rsidR="000025F0">
        <w:t>climbing ability</w:t>
      </w:r>
      <w:r w:rsidR="004C7062">
        <w:t>, indicating a potential gene-dosage effect on both of these phenotypes.</w:t>
      </w:r>
      <w:r w:rsidR="000025F0">
        <w:t xml:space="preserve">  This is consistent with other work </w:t>
      </w:r>
      <w:r w:rsidR="00DC2258">
        <w:t xml:space="preserve">in flies </w:t>
      </w:r>
      <w:r w:rsidR="000025F0">
        <w:t xml:space="preserve">showing a correlation between climbing and </w:t>
      </w:r>
      <w:r w:rsidR="00DC2258">
        <w:t>lifespan</w:t>
      </w:r>
      <w:r w:rsidR="00765BEC">
        <w:fldChar w:fldCharType="begin" w:fldLock="1"/>
      </w:r>
      <w:r w:rsidR="00673EE2">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7\u201340&lt;/sup&gt;" }, "properties" : { "noteIndex" : 0 }, "schema" : "https://github.com/citation-style-language/schema/raw/master/csl-citation.json" }</w:instrText>
      </w:r>
      <w:r w:rsidR="00765BEC">
        <w:fldChar w:fldCharType="separate"/>
      </w:r>
      <w:r w:rsidR="00673EE2" w:rsidRPr="00673EE2">
        <w:rPr>
          <w:noProof/>
          <w:vertAlign w:val="superscript"/>
        </w:rPr>
        <w:t>37–40</w:t>
      </w:r>
      <w:r w:rsidR="00765BEC">
        <w:fldChar w:fldCharType="end"/>
      </w:r>
      <w:r w:rsidR="00DC2258">
        <w:t>, indicating that muscle strength and aging are often linked</w:t>
      </w:r>
      <w:r w:rsidR="000E3F6C">
        <w:t>, as is observed in humans</w:t>
      </w:r>
      <w:r w:rsidR="000E3F6C">
        <w:fldChar w:fldCharType="begin" w:fldLock="1"/>
      </w:r>
      <w:r w:rsidR="00673EE2">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1\u201343&lt;/sup&gt;" }, "properties" : { "noteIndex" : 0 }, "schema" : "https://github.com/citation-style-language/schema/raw/master/csl-citation.json" }</w:instrText>
      </w:r>
      <w:r w:rsidR="000E3F6C">
        <w:fldChar w:fldCharType="separate"/>
      </w:r>
      <w:r w:rsidR="00673EE2" w:rsidRPr="00673EE2">
        <w:rPr>
          <w:noProof/>
          <w:vertAlign w:val="superscript"/>
        </w:rPr>
        <w:t>41–43</w:t>
      </w:r>
      <w:r w:rsidR="000E3F6C">
        <w:fldChar w:fldCharType="end"/>
      </w:r>
      <w:r w:rsidR="00DC2258">
        <w:t xml:space="preserve">.  </w:t>
      </w:r>
    </w:p>
    <w:p w14:paraId="282DD02F" w14:textId="56190BEC" w:rsidR="00F444D6" w:rsidRPr="008C6740" w:rsidRDefault="00F444D6" w:rsidP="00B75B03">
      <w:pPr>
        <w:jc w:val="both"/>
        <w:rPr>
          <w:rFonts w:ascii="Cambria" w:hAnsi="Cambria"/>
        </w:rPr>
      </w:pPr>
    </w:p>
    <w:p w14:paraId="271B4AB8" w14:textId="172644AF" w:rsidR="0040324E" w:rsidRDefault="0040324E" w:rsidP="00B75B03">
      <w:pPr>
        <w:pStyle w:val="Heading2"/>
        <w:jc w:val="both"/>
      </w:pPr>
      <w:r>
        <w:t>Summary</w:t>
      </w:r>
    </w:p>
    <w:p w14:paraId="20CE129A" w14:textId="06CB47FD" w:rsidR="00E251E9" w:rsidRPr="00CA3EED" w:rsidRDefault="00547408" w:rsidP="00B75B03">
      <w:pPr>
        <w:jc w:val="both"/>
      </w:pPr>
      <w:r>
        <w:rPr>
          <w:rFonts w:ascii="Cambria" w:hAnsi="Cambria"/>
          <w:noProof/>
        </w:rPr>
        <mc:AlternateContent>
          <mc:Choice Requires="wps">
            <w:drawing>
              <wp:anchor distT="0" distB="0" distL="114300" distR="114300" simplePos="0" relativeHeight="251666432" behindDoc="0" locked="0" layoutInCell="1" allowOverlap="1" wp14:anchorId="6BF32A99" wp14:editId="1E1A674A">
                <wp:simplePos x="0" y="0"/>
                <wp:positionH relativeFrom="column">
                  <wp:posOffset>0</wp:posOffset>
                </wp:positionH>
                <wp:positionV relativeFrom="paragraph">
                  <wp:posOffset>-4434840</wp:posOffset>
                </wp:positionV>
                <wp:extent cx="2514600" cy="35433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514600" cy="3543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56133A7" w14:textId="2327679A" w:rsidR="00547408" w:rsidRDefault="00547408">
                            <w:r>
                              <w:rPr>
                                <w:noProof/>
                              </w:rPr>
                              <w:drawing>
                                <wp:inline distT="0" distB="0" distL="0" distR="0" wp14:anchorId="26C42201" wp14:editId="08F1110A">
                                  <wp:extent cx="2330450" cy="2247900"/>
                                  <wp:effectExtent l="0" t="0" r="6350" b="12700"/>
                                  <wp:docPr id="16" name="Picture 16" descr="Macintosh HD:Users:davebridges:Documents:Source:DrosophilaMuscleFunction:Manuscripts:Hatfield et al Submission: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avebridges:Documents:Source:DrosophilaMuscleFunction:Manuscripts:Hatfield et al Submission:Figure 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0450" cy="2247900"/>
                                          </a:xfrm>
                                          <a:prstGeom prst="rect">
                                            <a:avLst/>
                                          </a:prstGeom>
                                          <a:noFill/>
                                          <a:ln>
                                            <a:noFill/>
                                          </a:ln>
                                        </pic:spPr>
                                      </pic:pic>
                                    </a:graphicData>
                                  </a:graphic>
                                </wp:inline>
                              </w:drawing>
                            </w:r>
                          </w:p>
                          <w:p w14:paraId="759935D1" w14:textId="77777777" w:rsidR="00547408" w:rsidRPr="00547408" w:rsidRDefault="00547408" w:rsidP="00547408">
                            <w:pPr>
                              <w:jc w:val="both"/>
                              <w:rPr>
                                <w:sz w:val="18"/>
                              </w:rPr>
                            </w:pPr>
                            <w:r w:rsidRPr="00547408">
                              <w:rPr>
                                <w:b/>
                                <w:sz w:val="18"/>
                              </w:rPr>
                              <w:t xml:space="preserve">Figure 6: Muscle-specific Raptor knockdown flies have reduced climbing rate.  </w:t>
                            </w:r>
                            <w:r w:rsidRPr="00547408">
                              <w:rPr>
                                <w:sz w:val="18"/>
                              </w:rPr>
                              <w:t xml:space="preserve">Average climbing rate as measured during three age range intervals (in days) for </w:t>
                            </w:r>
                            <w:r w:rsidRPr="00547408">
                              <w:rPr>
                                <w:i/>
                                <w:sz w:val="18"/>
                              </w:rPr>
                              <w:t>c179-</w:t>
                            </w:r>
                            <w:r w:rsidRPr="00547408">
                              <w:rPr>
                                <w:sz w:val="18"/>
                              </w:rPr>
                              <w:t xml:space="preserve">GAL4 driven </w:t>
                            </w:r>
                            <w:r w:rsidRPr="00547408">
                              <w:rPr>
                                <w:i/>
                                <w:sz w:val="18"/>
                              </w:rPr>
                              <w:t xml:space="preserve">Raptor </w:t>
                            </w:r>
                            <w:r w:rsidRPr="00547408">
                              <w:rPr>
                                <w:sz w:val="18"/>
                              </w:rPr>
                              <w:t>knockdown flies.  Asterisk indicates p&lt;0.05 based on a Wilcoxon Rank-Sum test relative to the control flies, and adjusted for multiple observations.  Note that the different abscissa indicates age-related slowing of climbing speed.</w:t>
                            </w:r>
                          </w:p>
                          <w:p w14:paraId="295E0865" w14:textId="77777777" w:rsidR="00547408" w:rsidRDefault="0054740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5" o:spid="_x0000_s1033" type="#_x0000_t202" style="position:absolute;left:0;text-align:left;margin-left:0;margin-top:-349.15pt;width:198pt;height:279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" filled="f" stroked="f">
                <v:textbox>
                  <w:txbxContent>
                    <w:p w14:paraId="656133A7" w14:textId="2327679A" w:rsidR="00547408" w:rsidRDefault="00547408">
                      <w:r>
                        <w:rPr>
                          <w:noProof/>
                        </w:rPr>
                        <w:drawing>
                          <wp:inline distT="0" distB="0" distL="0" distR="0" wp14:anchorId="26C42201" wp14:editId="08F1110A">
                            <wp:extent cx="2330450" cy="2247900"/>
                            <wp:effectExtent l="0" t="0" r="6350" b="12700"/>
                            <wp:docPr id="16" name="Picture 16" descr="Macintosh HD:Users:davebridges:Documents:Source:DrosophilaMuscleFunction:Manuscripts:Hatfield et al Submission: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avebridges:Documents:Source:DrosophilaMuscleFunction:Manuscripts:Hatfield et al Submission:Figure 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0450" cy="2247900"/>
                                    </a:xfrm>
                                    <a:prstGeom prst="rect">
                                      <a:avLst/>
                                    </a:prstGeom>
                                    <a:noFill/>
                                    <a:ln>
                                      <a:noFill/>
                                    </a:ln>
                                  </pic:spPr>
                                </pic:pic>
                              </a:graphicData>
                            </a:graphic>
                          </wp:inline>
                        </w:drawing>
                      </w:r>
                    </w:p>
                    <w:p w14:paraId="759935D1" w14:textId="77777777" w:rsidR="00547408" w:rsidRPr="00547408" w:rsidRDefault="00547408" w:rsidP="00547408">
                      <w:pPr>
                        <w:jc w:val="both"/>
                        <w:rPr>
                          <w:sz w:val="18"/>
                        </w:rPr>
                      </w:pPr>
                      <w:r w:rsidRPr="00547408">
                        <w:rPr>
                          <w:b/>
                          <w:sz w:val="18"/>
                        </w:rPr>
                        <w:t xml:space="preserve">Figure 6: Muscle-specific Raptor knockdown flies have reduced climbing rate.  </w:t>
                      </w:r>
                      <w:r w:rsidRPr="00547408">
                        <w:rPr>
                          <w:sz w:val="18"/>
                        </w:rPr>
                        <w:t xml:space="preserve">Average climbing rate as measured during three age range intervals (in days) for </w:t>
                      </w:r>
                      <w:r w:rsidRPr="00547408">
                        <w:rPr>
                          <w:i/>
                          <w:sz w:val="18"/>
                        </w:rPr>
                        <w:t>c179-</w:t>
                      </w:r>
                      <w:r w:rsidRPr="00547408">
                        <w:rPr>
                          <w:sz w:val="18"/>
                        </w:rPr>
                        <w:t xml:space="preserve">GAL4 driven </w:t>
                      </w:r>
                      <w:r w:rsidRPr="00547408">
                        <w:rPr>
                          <w:i/>
                          <w:sz w:val="18"/>
                        </w:rPr>
                        <w:t xml:space="preserve">Raptor </w:t>
                      </w:r>
                      <w:r w:rsidRPr="00547408">
                        <w:rPr>
                          <w:sz w:val="18"/>
                        </w:rPr>
                        <w:t>knockdown flies.  Asterisk indicates p&lt;0.05 based on a Wilcoxon Rank-Sum test relative to the control flies, and adjusted for multiple observations.  Note that the different abscissa indicates age-related slowing of climbing speed.</w:t>
                      </w:r>
                    </w:p>
                    <w:p w14:paraId="295E0865" w14:textId="77777777" w:rsidR="00547408" w:rsidRDefault="00547408"/>
                  </w:txbxContent>
                </v:textbox>
                <w10:wrap type="square"/>
              </v:shape>
            </w:pict>
          </mc:Fallback>
        </mc:AlternateContent>
      </w:r>
      <w:r w:rsidR="00CA3EED">
        <w:t>In this work, we have described a role for TORC1 in the regulation of myogenesis</w:t>
      </w:r>
      <w:r w:rsidR="00565EB2">
        <w:t xml:space="preserve"> both</w:t>
      </w:r>
      <w:r w:rsidR="00CA3EED">
        <w:t xml:space="preserve"> </w:t>
      </w:r>
      <w:r w:rsidR="00CA3EED">
        <w:rPr>
          <w:i/>
        </w:rPr>
        <w:t>in vitro</w:t>
      </w:r>
      <w:r w:rsidR="00CA3EED">
        <w:t xml:space="preserve"> and </w:t>
      </w:r>
      <w:r w:rsidR="00565EB2" w:rsidRPr="0005343F">
        <w:rPr>
          <w:i/>
        </w:rPr>
        <w:t>in vivo</w:t>
      </w:r>
      <w:r w:rsidR="00565EB2">
        <w:t xml:space="preserve"> in</w:t>
      </w:r>
      <w:r w:rsidR="00CA3EED">
        <w:t xml:space="preserve"> </w:t>
      </w:r>
      <w:r w:rsidR="00565EB2">
        <w:t>Drosophila</w:t>
      </w:r>
      <w:r w:rsidR="00CA3EED">
        <w:t xml:space="preserve">, that inhibition of the dTORC1 complex results in lethality and </w:t>
      </w:r>
      <w:r w:rsidR="00565EB2">
        <w:t>muscle weakness</w:t>
      </w:r>
      <w:r w:rsidR="00CA3EED">
        <w:t>.  Together these data support a</w:t>
      </w:r>
      <w:r w:rsidR="008F353C">
        <w:t>n</w:t>
      </w:r>
      <w:r w:rsidR="00CA3EED">
        <w:t xml:space="preserve"> </w:t>
      </w:r>
      <w:r w:rsidR="00CA3EED">
        <w:rPr>
          <w:i/>
        </w:rPr>
        <w:t>in vivo</w:t>
      </w:r>
      <w:r w:rsidR="00537B34">
        <w:t xml:space="preserve">, evolutionarily conserved </w:t>
      </w:r>
      <w:r w:rsidR="00CA3EED">
        <w:t xml:space="preserve">role for the TORC1 complex </w:t>
      </w:r>
      <w:r w:rsidR="000025F0">
        <w:t>in</w:t>
      </w:r>
      <w:r w:rsidR="00CA3EED">
        <w:t xml:space="preserve"> muscle development.</w:t>
      </w:r>
    </w:p>
    <w:p w14:paraId="7B7B4FBA" w14:textId="3A8476B8" w:rsidR="00D07587" w:rsidRDefault="00486518" w:rsidP="00EE1660">
      <w:pPr>
        <w:pStyle w:val="Heading2"/>
      </w:pPr>
      <w:r w:rsidRPr="008C6740">
        <w:t>Acknowledgements</w:t>
      </w:r>
    </w:p>
    <w:p w14:paraId="5E01B826" w14:textId="54751C8D" w:rsidR="00754FA6" w:rsidRDefault="00D07587" w:rsidP="00B75B03">
      <w:pPr>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0F4AD062" w14:textId="77777777" w:rsidR="00754FA6" w:rsidRPr="00754FA6" w:rsidRDefault="00754FA6" w:rsidP="00EE1660">
      <w:pPr>
        <w:pStyle w:val="Heading2"/>
      </w:pPr>
      <w:r w:rsidRPr="00754FA6">
        <w:t>Author Contributions</w:t>
      </w:r>
    </w:p>
    <w:p w14:paraId="03026E36" w14:textId="593C9C8C" w:rsidR="00754FA6" w:rsidRDefault="00754FA6" w:rsidP="00EE1660">
      <w:pPr>
        <w:rPr>
          <w:rFonts w:asciiTheme="majorHAnsi" w:eastAsiaTheme="majorEastAsia" w:hAnsiTheme="majorHAnsi" w:cstheme="majorBidi"/>
          <w:b/>
          <w:bCs/>
          <w:color w:val="4E4E52" w:themeColor="accent1" w:themeShade="B5"/>
          <w:sz w:val="32"/>
          <w:szCs w:val="32"/>
        </w:rPr>
      </w:pPr>
      <w:r w:rsidRPr="00754FA6">
        <w:t>Dave Bridges (DB), Innocence Harvey and Lawrence T. Reiter (LTR) prepared the manuscript.  Innocence Harvey performed the experiments in Figure 1 and analyzed the data. Isabelle Hatfield performed the experiments in Figures 2, 3, 5 and 6 while DB analyzed the data.  LTR performed and analyzed the experiment in Figure 4A, DB performed and analyzed the experiment in Figure 4B.  DB prepared the figures.  DB and Innocence Harvey designed the experiments and interpreted the results in Figure 1.  DB, LTR and Isabelle Hatfield designed and interpreted the results in Figures 2-6. All authors reviewed the manuscript.</w:t>
      </w:r>
    </w:p>
    <w:p w14:paraId="056D0257" w14:textId="4B377AE0" w:rsidR="00234C0A" w:rsidRPr="00DD6A3B" w:rsidRDefault="00486518" w:rsidP="00EE1660">
      <w:pPr>
        <w:pStyle w:val="Heading2"/>
      </w:pPr>
      <w:r w:rsidRPr="008C6740">
        <w:t>References</w:t>
      </w:r>
    </w:p>
    <w:p w14:paraId="16B8A78D" w14:textId="0CFF1EDE" w:rsidR="00673EE2" w:rsidRPr="00673EE2" w:rsidRDefault="00D07587" w:rsidP="00673EE2">
      <w:pPr>
        <w:divId w:val="642004467"/>
        <w:rPr>
          <w:rFonts w:cs="Times New Roman"/>
          <w:noProof/>
        </w:rPr>
      </w:pPr>
      <w:r>
        <w:rPr>
          <w:b/>
        </w:rPr>
        <w:fldChar w:fldCharType="begin" w:fldLock="1"/>
      </w:r>
      <w:r>
        <w:rPr>
          <w:b/>
        </w:rPr>
        <w:instrText xml:space="preserve">ADDIN Mendeley Bibliography CSL_BIBLIOGRAPHY </w:instrText>
      </w:r>
      <w:r>
        <w:rPr>
          <w:b/>
        </w:rPr>
        <w:fldChar w:fldCharType="separate"/>
      </w:r>
      <w:r w:rsidR="00673EE2" w:rsidRPr="00673EE2">
        <w:rPr>
          <w:noProof/>
        </w:rPr>
        <w:t>1.</w:t>
      </w:r>
      <w:r w:rsidR="00673EE2" w:rsidRPr="00673EE2">
        <w:rPr>
          <w:noProof/>
        </w:rPr>
        <w:tab/>
        <w:t xml:space="preserve">Loewith, R. &amp; Hall, M. N. Target of rapamycin (TOR) in nutrient signaling and growth control. </w:t>
      </w:r>
      <w:r w:rsidR="00673EE2" w:rsidRPr="00673EE2">
        <w:rPr>
          <w:i/>
          <w:iCs/>
          <w:noProof/>
        </w:rPr>
        <w:t>Genetics</w:t>
      </w:r>
      <w:r w:rsidR="00673EE2" w:rsidRPr="00673EE2">
        <w:rPr>
          <w:noProof/>
        </w:rPr>
        <w:t xml:space="preserve"> </w:t>
      </w:r>
      <w:r w:rsidR="00673EE2" w:rsidRPr="00673EE2">
        <w:rPr>
          <w:b/>
          <w:bCs/>
          <w:noProof/>
        </w:rPr>
        <w:t>189,</w:t>
      </w:r>
      <w:r w:rsidR="00673EE2" w:rsidRPr="00673EE2">
        <w:rPr>
          <w:noProof/>
        </w:rPr>
        <w:t xml:space="preserve"> 1177–201 (2011).</w:t>
      </w:r>
    </w:p>
    <w:p w14:paraId="450076EF" w14:textId="77777777" w:rsidR="00673EE2" w:rsidRPr="00673EE2" w:rsidRDefault="00673EE2" w:rsidP="00673EE2">
      <w:pPr>
        <w:divId w:val="642004467"/>
        <w:rPr>
          <w:noProof/>
        </w:rPr>
      </w:pPr>
      <w:r w:rsidRPr="00673EE2">
        <w:rPr>
          <w:noProof/>
        </w:rPr>
        <w:t>2.</w:t>
      </w:r>
      <w:r w:rsidRPr="00673EE2">
        <w:rPr>
          <w:noProof/>
        </w:rPr>
        <w:tab/>
        <w:t xml:space="preserve">Zoncu, R., Efeyan, A. &amp; Sabatini, D. M. mTOR: from growth signal integration to cancer, diabetes and ageing. </w:t>
      </w:r>
      <w:r w:rsidRPr="00673EE2">
        <w:rPr>
          <w:i/>
          <w:iCs/>
          <w:noProof/>
        </w:rPr>
        <w:t>Nat. Rev. Mol. Cell Biol.</w:t>
      </w:r>
      <w:r w:rsidRPr="00673EE2">
        <w:rPr>
          <w:noProof/>
        </w:rPr>
        <w:t xml:space="preserve"> </w:t>
      </w:r>
      <w:r w:rsidRPr="00673EE2">
        <w:rPr>
          <w:b/>
          <w:bCs/>
          <w:noProof/>
        </w:rPr>
        <w:t>12,</w:t>
      </w:r>
      <w:r w:rsidRPr="00673EE2">
        <w:rPr>
          <w:noProof/>
        </w:rPr>
        <w:t xml:space="preserve"> 21–35 (2010).</w:t>
      </w:r>
    </w:p>
    <w:p w14:paraId="3DDF76D5" w14:textId="77777777" w:rsidR="00673EE2" w:rsidRPr="00673EE2" w:rsidRDefault="00673EE2" w:rsidP="00673EE2">
      <w:pPr>
        <w:divId w:val="642004467"/>
        <w:rPr>
          <w:noProof/>
        </w:rPr>
      </w:pPr>
      <w:r w:rsidRPr="00673EE2">
        <w:rPr>
          <w:noProof/>
        </w:rPr>
        <w:t>3.</w:t>
      </w:r>
      <w:r w:rsidRPr="00673EE2">
        <w:rPr>
          <w:noProof/>
        </w:rPr>
        <w:tab/>
        <w:t xml:space="preserve">Howell, J. J., Ricoult, S. J. H., Ben-Sahra, I. &amp; Manning, B. D. A growing role for mTOR in promoting anabolic metabolism. </w:t>
      </w:r>
      <w:r w:rsidRPr="00673EE2">
        <w:rPr>
          <w:i/>
          <w:iCs/>
          <w:noProof/>
        </w:rPr>
        <w:t>Biochem. Soc. Trans.</w:t>
      </w:r>
      <w:r w:rsidRPr="00673EE2">
        <w:rPr>
          <w:noProof/>
        </w:rPr>
        <w:t xml:space="preserve"> </w:t>
      </w:r>
      <w:r w:rsidRPr="00673EE2">
        <w:rPr>
          <w:b/>
          <w:bCs/>
          <w:noProof/>
        </w:rPr>
        <w:t>41,</w:t>
      </w:r>
      <w:r w:rsidRPr="00673EE2">
        <w:rPr>
          <w:noProof/>
        </w:rPr>
        <w:t xml:space="preserve"> 906–12 (2013).</w:t>
      </w:r>
    </w:p>
    <w:p w14:paraId="40DE9236" w14:textId="77777777" w:rsidR="00673EE2" w:rsidRPr="00673EE2" w:rsidRDefault="00673EE2" w:rsidP="00673EE2">
      <w:pPr>
        <w:divId w:val="642004467"/>
        <w:rPr>
          <w:noProof/>
        </w:rPr>
      </w:pPr>
      <w:r w:rsidRPr="00673EE2">
        <w:rPr>
          <w:noProof/>
        </w:rPr>
        <w:t>4.</w:t>
      </w:r>
      <w:r w:rsidRPr="00673EE2">
        <w:rPr>
          <w:noProof/>
        </w:rPr>
        <w:tab/>
        <w:t xml:space="preserve">Cornu, M., Albert, V. &amp; Hall, M. N. mTOR in aging, metabolism, and cancer. </w:t>
      </w:r>
      <w:r w:rsidRPr="00673EE2">
        <w:rPr>
          <w:i/>
          <w:iCs/>
          <w:noProof/>
        </w:rPr>
        <w:t>Curr. Opin. Genet. Dev.</w:t>
      </w:r>
      <w:r w:rsidRPr="00673EE2">
        <w:rPr>
          <w:noProof/>
        </w:rPr>
        <w:t xml:space="preserve"> </w:t>
      </w:r>
      <w:r w:rsidRPr="00673EE2">
        <w:rPr>
          <w:b/>
          <w:bCs/>
          <w:noProof/>
        </w:rPr>
        <w:t>23,</w:t>
      </w:r>
      <w:r w:rsidRPr="00673EE2">
        <w:rPr>
          <w:noProof/>
        </w:rPr>
        <w:t xml:space="preserve"> 53–62 (2013).</w:t>
      </w:r>
    </w:p>
    <w:p w14:paraId="359BEA60" w14:textId="77777777" w:rsidR="00673EE2" w:rsidRPr="00673EE2" w:rsidRDefault="00673EE2" w:rsidP="00673EE2">
      <w:pPr>
        <w:divId w:val="642004467"/>
        <w:rPr>
          <w:noProof/>
        </w:rPr>
      </w:pPr>
      <w:r w:rsidRPr="00673EE2">
        <w:rPr>
          <w:noProof/>
        </w:rPr>
        <w:t>5.</w:t>
      </w:r>
      <w:r w:rsidRPr="00673EE2">
        <w:rPr>
          <w:noProof/>
        </w:rPr>
        <w:tab/>
        <w:t xml:space="preserve">Lamming, D. W., Ye, L., Sabatini, D. M. &amp; Baur, J. A. Rapalogs and mTOR inhibitors as anti-aging therapeutics. </w:t>
      </w:r>
      <w:r w:rsidRPr="00673EE2">
        <w:rPr>
          <w:i/>
          <w:iCs/>
          <w:noProof/>
        </w:rPr>
        <w:t>J. Clin. Invest.</w:t>
      </w:r>
      <w:r w:rsidRPr="00673EE2">
        <w:rPr>
          <w:noProof/>
        </w:rPr>
        <w:t xml:space="preserve"> </w:t>
      </w:r>
      <w:r w:rsidRPr="00673EE2">
        <w:rPr>
          <w:b/>
          <w:bCs/>
          <w:noProof/>
        </w:rPr>
        <w:t>123,</w:t>
      </w:r>
      <w:r w:rsidRPr="00673EE2">
        <w:rPr>
          <w:noProof/>
        </w:rPr>
        <w:t xml:space="preserve"> 980–9 (2013).</w:t>
      </w:r>
    </w:p>
    <w:p w14:paraId="397B26AA" w14:textId="77777777" w:rsidR="00673EE2" w:rsidRPr="00673EE2" w:rsidRDefault="00673EE2" w:rsidP="00673EE2">
      <w:pPr>
        <w:divId w:val="642004467"/>
        <w:rPr>
          <w:noProof/>
        </w:rPr>
      </w:pPr>
      <w:r w:rsidRPr="00673EE2">
        <w:rPr>
          <w:noProof/>
        </w:rPr>
        <w:t>6.</w:t>
      </w:r>
      <w:r w:rsidRPr="00673EE2">
        <w:rPr>
          <w:noProof/>
        </w:rPr>
        <w:tab/>
        <w:t xml:space="preserve">Zeng, M. &amp; Zhou, J.-N. Roles of autophagy and mTOR signaling in neuronal differentiation of mouse neuroblastoma cells. </w:t>
      </w:r>
      <w:r w:rsidRPr="00673EE2">
        <w:rPr>
          <w:i/>
          <w:iCs/>
          <w:noProof/>
        </w:rPr>
        <w:t>Cell. Signal.</w:t>
      </w:r>
      <w:r w:rsidRPr="00673EE2">
        <w:rPr>
          <w:noProof/>
        </w:rPr>
        <w:t xml:space="preserve"> </w:t>
      </w:r>
      <w:r w:rsidRPr="00673EE2">
        <w:rPr>
          <w:b/>
          <w:bCs/>
          <w:noProof/>
        </w:rPr>
        <w:t>20,</w:t>
      </w:r>
      <w:r w:rsidRPr="00673EE2">
        <w:rPr>
          <w:noProof/>
        </w:rPr>
        <w:t xml:space="preserve"> 659–65 (2008).</w:t>
      </w:r>
    </w:p>
    <w:p w14:paraId="44870DAA" w14:textId="77777777" w:rsidR="00673EE2" w:rsidRPr="00673EE2" w:rsidRDefault="00673EE2" w:rsidP="00673EE2">
      <w:pPr>
        <w:divId w:val="642004467"/>
        <w:rPr>
          <w:noProof/>
        </w:rPr>
      </w:pPr>
      <w:r w:rsidRPr="00673EE2">
        <w:rPr>
          <w:noProof/>
        </w:rPr>
        <w:t>7.</w:t>
      </w:r>
      <w:r w:rsidRPr="00673EE2">
        <w:rPr>
          <w:noProof/>
        </w:rPr>
        <w:tab/>
        <w:t xml:space="preserve">Tyler, W. A. </w:t>
      </w:r>
      <w:r w:rsidRPr="00673EE2">
        <w:rPr>
          <w:i/>
          <w:iCs/>
          <w:noProof/>
        </w:rPr>
        <w:t>et al.</w:t>
      </w:r>
      <w:r w:rsidRPr="00673EE2">
        <w:rPr>
          <w:noProof/>
        </w:rPr>
        <w:t xml:space="preserve"> Activation of the mammalian target of rapamycin (mTOR) is essential for oligodendrocyte differentiation. </w:t>
      </w:r>
      <w:r w:rsidRPr="00673EE2">
        <w:rPr>
          <w:i/>
          <w:iCs/>
          <w:noProof/>
        </w:rPr>
        <w:t>J. Neurosci.</w:t>
      </w:r>
      <w:r w:rsidRPr="00673EE2">
        <w:rPr>
          <w:noProof/>
        </w:rPr>
        <w:t xml:space="preserve"> </w:t>
      </w:r>
      <w:r w:rsidRPr="00673EE2">
        <w:rPr>
          <w:b/>
          <w:bCs/>
          <w:noProof/>
        </w:rPr>
        <w:t>29,</w:t>
      </w:r>
      <w:r w:rsidRPr="00673EE2">
        <w:rPr>
          <w:noProof/>
        </w:rPr>
        <w:t xml:space="preserve"> 6367–78 (2009).</w:t>
      </w:r>
    </w:p>
    <w:p w14:paraId="0C241EA8" w14:textId="77777777" w:rsidR="00673EE2" w:rsidRPr="00673EE2" w:rsidRDefault="00673EE2" w:rsidP="00673EE2">
      <w:pPr>
        <w:divId w:val="642004467"/>
        <w:rPr>
          <w:noProof/>
        </w:rPr>
      </w:pPr>
      <w:r w:rsidRPr="00673EE2">
        <w:rPr>
          <w:noProof/>
        </w:rPr>
        <w:t>8.</w:t>
      </w:r>
      <w:r w:rsidRPr="00673EE2">
        <w:rPr>
          <w:noProof/>
        </w:rPr>
        <w:tab/>
        <w:t xml:space="preserve">Zhang, H. H. </w:t>
      </w:r>
      <w:r w:rsidRPr="00673EE2">
        <w:rPr>
          <w:i/>
          <w:iCs/>
          <w:noProof/>
        </w:rPr>
        <w:t>et al.</w:t>
      </w:r>
      <w:r w:rsidRPr="00673EE2">
        <w:rPr>
          <w:noProof/>
        </w:rPr>
        <w:t xml:space="preserve"> Insulin stimulates adipogenesis through the Akt-TSC2-mTORC1 pathway. </w:t>
      </w:r>
      <w:r w:rsidRPr="00673EE2">
        <w:rPr>
          <w:i/>
          <w:iCs/>
          <w:noProof/>
        </w:rPr>
        <w:t>PLoS One</w:t>
      </w:r>
      <w:r w:rsidRPr="00673EE2">
        <w:rPr>
          <w:noProof/>
        </w:rPr>
        <w:t xml:space="preserve"> </w:t>
      </w:r>
      <w:r w:rsidRPr="00673EE2">
        <w:rPr>
          <w:b/>
          <w:bCs/>
          <w:noProof/>
        </w:rPr>
        <w:t>4,</w:t>
      </w:r>
      <w:r w:rsidRPr="00673EE2">
        <w:rPr>
          <w:noProof/>
        </w:rPr>
        <w:t xml:space="preserve"> e6189 (2009).</w:t>
      </w:r>
    </w:p>
    <w:p w14:paraId="60B8DC16" w14:textId="77777777" w:rsidR="00673EE2" w:rsidRPr="00673EE2" w:rsidRDefault="00673EE2" w:rsidP="00673EE2">
      <w:pPr>
        <w:divId w:val="642004467"/>
        <w:rPr>
          <w:noProof/>
        </w:rPr>
      </w:pPr>
      <w:r w:rsidRPr="00673EE2">
        <w:rPr>
          <w:noProof/>
        </w:rPr>
        <w:t>9.</w:t>
      </w:r>
      <w:r w:rsidRPr="00673EE2">
        <w:rPr>
          <w:noProof/>
        </w:rPr>
        <w:tab/>
        <w:t xml:space="preserve">Cuenda, a &amp; Cohen, P. Stress-activated protein kinase-2/p38 and a rapamycin-sensitive pathway are required for C2C12 myogenesis. </w:t>
      </w:r>
      <w:r w:rsidRPr="00673EE2">
        <w:rPr>
          <w:i/>
          <w:iCs/>
          <w:noProof/>
        </w:rPr>
        <w:t>J. Biol. Chem.</w:t>
      </w:r>
      <w:r w:rsidRPr="00673EE2">
        <w:rPr>
          <w:noProof/>
        </w:rPr>
        <w:t xml:space="preserve"> </w:t>
      </w:r>
      <w:r w:rsidRPr="00673EE2">
        <w:rPr>
          <w:b/>
          <w:bCs/>
          <w:noProof/>
        </w:rPr>
        <w:t>274,</w:t>
      </w:r>
      <w:r w:rsidRPr="00673EE2">
        <w:rPr>
          <w:noProof/>
        </w:rPr>
        <w:t xml:space="preserve"> 4341–6 (1999).</w:t>
      </w:r>
    </w:p>
    <w:p w14:paraId="2EE015A7" w14:textId="77777777" w:rsidR="00673EE2" w:rsidRPr="00673EE2" w:rsidRDefault="00673EE2" w:rsidP="00673EE2">
      <w:pPr>
        <w:divId w:val="642004467"/>
        <w:rPr>
          <w:noProof/>
        </w:rPr>
      </w:pPr>
      <w:r w:rsidRPr="00673EE2">
        <w:rPr>
          <w:noProof/>
        </w:rPr>
        <w:t>10.</w:t>
      </w:r>
      <w:r w:rsidRPr="00673EE2">
        <w:rPr>
          <w:noProof/>
        </w:rPr>
        <w:tab/>
        <w:t xml:space="preserve">Shu, L., Zhang, X. &amp; Houghton, P. J. Myogenic differentiation is dependent on both the kinase function and the N-terminal sequence of mammalian target of rapamycin. </w:t>
      </w:r>
      <w:r w:rsidRPr="00673EE2">
        <w:rPr>
          <w:i/>
          <w:iCs/>
          <w:noProof/>
        </w:rPr>
        <w:t>J. Biol. Chem.</w:t>
      </w:r>
      <w:r w:rsidRPr="00673EE2">
        <w:rPr>
          <w:noProof/>
        </w:rPr>
        <w:t xml:space="preserve"> </w:t>
      </w:r>
      <w:r w:rsidRPr="00673EE2">
        <w:rPr>
          <w:b/>
          <w:bCs/>
          <w:noProof/>
        </w:rPr>
        <w:t>277,</w:t>
      </w:r>
      <w:r w:rsidRPr="00673EE2">
        <w:rPr>
          <w:noProof/>
        </w:rPr>
        <w:t xml:space="preserve"> 16726–32 (2002).</w:t>
      </w:r>
    </w:p>
    <w:p w14:paraId="65AB8374" w14:textId="77777777" w:rsidR="00673EE2" w:rsidRPr="00673EE2" w:rsidRDefault="00673EE2" w:rsidP="00673EE2">
      <w:pPr>
        <w:divId w:val="642004467"/>
        <w:rPr>
          <w:noProof/>
        </w:rPr>
      </w:pPr>
      <w:r w:rsidRPr="00673EE2">
        <w:rPr>
          <w:noProof/>
        </w:rPr>
        <w:t>11.</w:t>
      </w:r>
      <w:r w:rsidRPr="00673EE2">
        <w:rPr>
          <w:noProof/>
        </w:rPr>
        <w:tab/>
        <w:t xml:space="preserve">Erbay, E. &amp; Chen, J. The mammalian target of rapamycin regulates C2C12 myogenesis via a kinase-independent mechanism. </w:t>
      </w:r>
      <w:r w:rsidRPr="00673EE2">
        <w:rPr>
          <w:i/>
          <w:iCs/>
          <w:noProof/>
        </w:rPr>
        <w:t>J. Biol. Chem.</w:t>
      </w:r>
      <w:r w:rsidRPr="00673EE2">
        <w:rPr>
          <w:noProof/>
        </w:rPr>
        <w:t xml:space="preserve"> </w:t>
      </w:r>
      <w:r w:rsidRPr="00673EE2">
        <w:rPr>
          <w:b/>
          <w:bCs/>
          <w:noProof/>
        </w:rPr>
        <w:t>276,</w:t>
      </w:r>
      <w:r w:rsidRPr="00673EE2">
        <w:rPr>
          <w:noProof/>
        </w:rPr>
        <w:t xml:space="preserve"> 36079–82 (2001).</w:t>
      </w:r>
    </w:p>
    <w:p w14:paraId="7FDEE688" w14:textId="77777777" w:rsidR="00673EE2" w:rsidRPr="00673EE2" w:rsidRDefault="00673EE2" w:rsidP="00673EE2">
      <w:pPr>
        <w:divId w:val="642004467"/>
        <w:rPr>
          <w:noProof/>
        </w:rPr>
      </w:pPr>
      <w:r w:rsidRPr="00673EE2">
        <w:rPr>
          <w:noProof/>
        </w:rPr>
        <w:t>12.</w:t>
      </w:r>
      <w:r w:rsidRPr="00673EE2">
        <w:rPr>
          <w:noProof/>
        </w:rPr>
        <w:tab/>
        <w:t xml:space="preserve">Hentges, K. E. </w:t>
      </w:r>
      <w:r w:rsidRPr="00673EE2">
        <w:rPr>
          <w:i/>
          <w:iCs/>
          <w:noProof/>
        </w:rPr>
        <w:t>et al.</w:t>
      </w:r>
      <w:r w:rsidRPr="00673EE2">
        <w:rPr>
          <w:noProof/>
        </w:rPr>
        <w:t xml:space="preserve"> FRAP/mTOR is required for proliferation and patterning during embryonic development in the mouse. </w:t>
      </w:r>
      <w:r w:rsidRPr="00673EE2">
        <w:rPr>
          <w:i/>
          <w:iCs/>
          <w:noProof/>
        </w:rPr>
        <w:t>Proc. Natl. Acad. Sci. U. S. A.</w:t>
      </w:r>
      <w:r w:rsidRPr="00673EE2">
        <w:rPr>
          <w:noProof/>
        </w:rPr>
        <w:t xml:space="preserve"> </w:t>
      </w:r>
      <w:r w:rsidRPr="00673EE2">
        <w:rPr>
          <w:b/>
          <w:bCs/>
          <w:noProof/>
        </w:rPr>
        <w:t>98,</w:t>
      </w:r>
      <w:r w:rsidRPr="00673EE2">
        <w:rPr>
          <w:noProof/>
        </w:rPr>
        <w:t xml:space="preserve"> 13796–801 (2001).</w:t>
      </w:r>
    </w:p>
    <w:p w14:paraId="253EF71A" w14:textId="77777777" w:rsidR="00673EE2" w:rsidRPr="00673EE2" w:rsidRDefault="00673EE2" w:rsidP="00673EE2">
      <w:pPr>
        <w:divId w:val="642004467"/>
        <w:rPr>
          <w:noProof/>
        </w:rPr>
      </w:pPr>
      <w:r w:rsidRPr="00673EE2">
        <w:rPr>
          <w:noProof/>
        </w:rPr>
        <w:t>13.</w:t>
      </w:r>
      <w:r w:rsidRPr="00673EE2">
        <w:rPr>
          <w:noProof/>
        </w:rPr>
        <w:tab/>
        <w:t xml:space="preserve">Guertin, D. A. </w:t>
      </w:r>
      <w:r w:rsidRPr="00673EE2">
        <w:rPr>
          <w:i/>
          <w:iCs/>
          <w:noProof/>
        </w:rPr>
        <w:t>et al.</w:t>
      </w:r>
      <w:r w:rsidRPr="00673EE2">
        <w:rPr>
          <w:noProof/>
        </w:rPr>
        <w:t xml:space="preserve"> Ablation in mice of the mTORC components raptor, rictor, or mLST8 reveals that mTORC2 is required for signaling to Akt-FOXO and PKCalpha, but not S6K1. </w:t>
      </w:r>
      <w:r w:rsidRPr="00673EE2">
        <w:rPr>
          <w:i/>
          <w:iCs/>
          <w:noProof/>
        </w:rPr>
        <w:t>Dev. Cell</w:t>
      </w:r>
      <w:r w:rsidRPr="00673EE2">
        <w:rPr>
          <w:noProof/>
        </w:rPr>
        <w:t xml:space="preserve"> </w:t>
      </w:r>
      <w:r w:rsidRPr="00673EE2">
        <w:rPr>
          <w:b/>
          <w:bCs/>
          <w:noProof/>
        </w:rPr>
        <w:t>11,</w:t>
      </w:r>
      <w:r w:rsidRPr="00673EE2">
        <w:rPr>
          <w:noProof/>
        </w:rPr>
        <w:t xml:space="preserve"> 859–871 (2006).</w:t>
      </w:r>
    </w:p>
    <w:p w14:paraId="7B9A787C" w14:textId="77777777" w:rsidR="00673EE2" w:rsidRPr="00673EE2" w:rsidRDefault="00673EE2" w:rsidP="00673EE2">
      <w:pPr>
        <w:divId w:val="642004467"/>
        <w:rPr>
          <w:noProof/>
        </w:rPr>
      </w:pPr>
      <w:r w:rsidRPr="00673EE2">
        <w:rPr>
          <w:noProof/>
        </w:rPr>
        <w:t>14.</w:t>
      </w:r>
      <w:r w:rsidRPr="00673EE2">
        <w:rPr>
          <w:noProof/>
        </w:rPr>
        <w:tab/>
        <w:t xml:space="preserve">Gangloff, Y. </w:t>
      </w:r>
      <w:r w:rsidRPr="00673EE2">
        <w:rPr>
          <w:i/>
          <w:iCs/>
          <w:noProof/>
        </w:rPr>
        <w:t>et al.</w:t>
      </w:r>
      <w:r w:rsidRPr="00673EE2">
        <w:rPr>
          <w:noProof/>
        </w:rPr>
        <w:t xml:space="preserve"> Disruption of the mouse mTOR gene leads to early postimplantation lethality and prohibits embryonic stem cell development. </w:t>
      </w:r>
      <w:r w:rsidRPr="00673EE2">
        <w:rPr>
          <w:i/>
          <w:iCs/>
          <w:noProof/>
        </w:rPr>
        <w:t>Mol. Cell. Biol.</w:t>
      </w:r>
      <w:r w:rsidRPr="00673EE2">
        <w:rPr>
          <w:noProof/>
        </w:rPr>
        <w:t xml:space="preserve"> </w:t>
      </w:r>
      <w:r w:rsidRPr="00673EE2">
        <w:rPr>
          <w:b/>
          <w:bCs/>
          <w:noProof/>
        </w:rPr>
        <w:t>24,</w:t>
      </w:r>
      <w:r w:rsidRPr="00673EE2">
        <w:rPr>
          <w:noProof/>
        </w:rPr>
        <w:t xml:space="preserve"> 9508–16 (2004).</w:t>
      </w:r>
    </w:p>
    <w:p w14:paraId="700D174B" w14:textId="77777777" w:rsidR="00673EE2" w:rsidRPr="00673EE2" w:rsidRDefault="00673EE2" w:rsidP="00673EE2">
      <w:pPr>
        <w:divId w:val="642004467"/>
        <w:rPr>
          <w:noProof/>
        </w:rPr>
      </w:pPr>
      <w:r w:rsidRPr="00673EE2">
        <w:rPr>
          <w:noProof/>
        </w:rPr>
        <w:t>15.</w:t>
      </w:r>
      <w:r w:rsidRPr="00673EE2">
        <w:rPr>
          <w:noProof/>
        </w:rPr>
        <w:tab/>
        <w:t xml:space="preserve">Jia, K., Chen, D. &amp; Riddle, D. L. The TOR pathway interacts with the insulin signaling pathway to regulate C. elegans larval development, metabolism and life span. </w:t>
      </w:r>
      <w:r w:rsidRPr="00673EE2">
        <w:rPr>
          <w:i/>
          <w:iCs/>
          <w:noProof/>
        </w:rPr>
        <w:t>Development</w:t>
      </w:r>
      <w:r w:rsidRPr="00673EE2">
        <w:rPr>
          <w:noProof/>
        </w:rPr>
        <w:t xml:space="preserve"> </w:t>
      </w:r>
      <w:r w:rsidRPr="00673EE2">
        <w:rPr>
          <w:b/>
          <w:bCs/>
          <w:noProof/>
        </w:rPr>
        <w:t>131,</w:t>
      </w:r>
      <w:r w:rsidRPr="00673EE2">
        <w:rPr>
          <w:noProof/>
        </w:rPr>
        <w:t xml:space="preserve"> 3897–906 (2004).</w:t>
      </w:r>
    </w:p>
    <w:p w14:paraId="414387F7" w14:textId="77777777" w:rsidR="00673EE2" w:rsidRPr="00673EE2" w:rsidRDefault="00673EE2" w:rsidP="00673EE2">
      <w:pPr>
        <w:divId w:val="642004467"/>
        <w:rPr>
          <w:noProof/>
        </w:rPr>
      </w:pPr>
      <w:r w:rsidRPr="00673EE2">
        <w:rPr>
          <w:noProof/>
        </w:rPr>
        <w:t>16.</w:t>
      </w:r>
      <w:r w:rsidRPr="00673EE2">
        <w:rPr>
          <w:noProof/>
        </w:rPr>
        <w:tab/>
        <w:t xml:space="preserve">Bjedov, I. </w:t>
      </w:r>
      <w:r w:rsidRPr="00673EE2">
        <w:rPr>
          <w:i/>
          <w:iCs/>
          <w:noProof/>
        </w:rPr>
        <w:t>et al.</w:t>
      </w:r>
      <w:r w:rsidRPr="00673EE2">
        <w:rPr>
          <w:noProof/>
        </w:rPr>
        <w:t xml:space="preserve"> Mechanisms of life span extension by rapamycin in the fruit fly Drosophila melanogaster. </w:t>
      </w:r>
      <w:r w:rsidRPr="00673EE2">
        <w:rPr>
          <w:i/>
          <w:iCs/>
          <w:noProof/>
        </w:rPr>
        <w:t>Cell Metab.</w:t>
      </w:r>
      <w:r w:rsidRPr="00673EE2">
        <w:rPr>
          <w:noProof/>
        </w:rPr>
        <w:t xml:space="preserve"> </w:t>
      </w:r>
      <w:r w:rsidRPr="00673EE2">
        <w:rPr>
          <w:b/>
          <w:bCs/>
          <w:noProof/>
        </w:rPr>
        <w:t>11,</w:t>
      </w:r>
      <w:r w:rsidRPr="00673EE2">
        <w:rPr>
          <w:noProof/>
        </w:rPr>
        <w:t xml:space="preserve"> 35–46 (2010).</w:t>
      </w:r>
    </w:p>
    <w:p w14:paraId="56C3E1FA" w14:textId="77777777" w:rsidR="00673EE2" w:rsidRPr="00673EE2" w:rsidRDefault="00673EE2" w:rsidP="00673EE2">
      <w:pPr>
        <w:divId w:val="642004467"/>
        <w:rPr>
          <w:noProof/>
        </w:rPr>
      </w:pPr>
      <w:r w:rsidRPr="00673EE2">
        <w:rPr>
          <w:noProof/>
        </w:rPr>
        <w:t>17.</w:t>
      </w:r>
      <w:r w:rsidRPr="00673EE2">
        <w:rPr>
          <w:noProof/>
        </w:rPr>
        <w:tab/>
        <w:t xml:space="preserve">Mauro, A. Satellite cell of skeletal muscle fibers. </w:t>
      </w:r>
      <w:r w:rsidRPr="00673EE2">
        <w:rPr>
          <w:i/>
          <w:iCs/>
          <w:noProof/>
        </w:rPr>
        <w:t>J. Biophys. Biochem. Cytol.</w:t>
      </w:r>
      <w:r w:rsidRPr="00673EE2">
        <w:rPr>
          <w:noProof/>
        </w:rPr>
        <w:t xml:space="preserve"> </w:t>
      </w:r>
      <w:r w:rsidRPr="00673EE2">
        <w:rPr>
          <w:b/>
          <w:bCs/>
          <w:noProof/>
        </w:rPr>
        <w:t>9,</w:t>
      </w:r>
      <w:r w:rsidRPr="00673EE2">
        <w:rPr>
          <w:noProof/>
        </w:rPr>
        <w:t xml:space="preserve"> 493–5 (1961).</w:t>
      </w:r>
    </w:p>
    <w:p w14:paraId="33C10618" w14:textId="77777777" w:rsidR="00673EE2" w:rsidRPr="00673EE2" w:rsidRDefault="00673EE2" w:rsidP="00673EE2">
      <w:pPr>
        <w:divId w:val="642004467"/>
        <w:rPr>
          <w:noProof/>
        </w:rPr>
      </w:pPr>
      <w:r w:rsidRPr="00673EE2">
        <w:rPr>
          <w:noProof/>
        </w:rPr>
        <w:t>18.</w:t>
      </w:r>
      <w:r w:rsidRPr="00673EE2">
        <w:rPr>
          <w:noProof/>
        </w:rPr>
        <w:tab/>
        <w:t xml:space="preserve">Collins, C. a </w:t>
      </w:r>
      <w:r w:rsidRPr="00673EE2">
        <w:rPr>
          <w:i/>
          <w:iCs/>
          <w:noProof/>
        </w:rPr>
        <w:t>et al.</w:t>
      </w:r>
      <w:r w:rsidRPr="00673EE2">
        <w:rPr>
          <w:noProof/>
        </w:rPr>
        <w:t xml:space="preserve"> Stem cell function, self-renewal, and behavioral heterogeneity of cells from the adult muscle satellite cell niche. </w:t>
      </w:r>
      <w:r w:rsidRPr="00673EE2">
        <w:rPr>
          <w:i/>
          <w:iCs/>
          <w:noProof/>
        </w:rPr>
        <w:t>Cell</w:t>
      </w:r>
      <w:r w:rsidRPr="00673EE2">
        <w:rPr>
          <w:noProof/>
        </w:rPr>
        <w:t xml:space="preserve"> </w:t>
      </w:r>
      <w:r w:rsidRPr="00673EE2">
        <w:rPr>
          <w:b/>
          <w:bCs/>
          <w:noProof/>
        </w:rPr>
        <w:t>122,</w:t>
      </w:r>
      <w:r w:rsidRPr="00673EE2">
        <w:rPr>
          <w:noProof/>
        </w:rPr>
        <w:t xml:space="preserve"> 289–301 (2005).</w:t>
      </w:r>
    </w:p>
    <w:p w14:paraId="0F138B22" w14:textId="77777777" w:rsidR="00673EE2" w:rsidRPr="00673EE2" w:rsidRDefault="00673EE2" w:rsidP="00673EE2">
      <w:pPr>
        <w:divId w:val="642004467"/>
        <w:rPr>
          <w:noProof/>
        </w:rPr>
      </w:pPr>
      <w:r w:rsidRPr="00673EE2">
        <w:rPr>
          <w:noProof/>
        </w:rPr>
        <w:t>19.</w:t>
      </w:r>
      <w:r w:rsidRPr="00673EE2">
        <w:rPr>
          <w:noProof/>
        </w:rPr>
        <w:tab/>
        <w:t xml:space="preserve">McCarthy, J. J. </w:t>
      </w:r>
      <w:r w:rsidRPr="00673EE2">
        <w:rPr>
          <w:i/>
          <w:iCs/>
          <w:noProof/>
        </w:rPr>
        <w:t>et al.</w:t>
      </w:r>
      <w:r w:rsidRPr="00673EE2">
        <w:rPr>
          <w:noProof/>
        </w:rPr>
        <w:t xml:space="preserve"> Effective fiber hypertrophy in satellite cell-depleted skeletal muscle. </w:t>
      </w:r>
      <w:r w:rsidRPr="00673EE2">
        <w:rPr>
          <w:i/>
          <w:iCs/>
          <w:noProof/>
        </w:rPr>
        <w:t>Development</w:t>
      </w:r>
      <w:r w:rsidRPr="00673EE2">
        <w:rPr>
          <w:noProof/>
        </w:rPr>
        <w:t xml:space="preserve"> </w:t>
      </w:r>
      <w:r w:rsidRPr="00673EE2">
        <w:rPr>
          <w:b/>
          <w:bCs/>
          <w:noProof/>
        </w:rPr>
        <w:t>138,</w:t>
      </w:r>
      <w:r w:rsidRPr="00673EE2">
        <w:rPr>
          <w:noProof/>
        </w:rPr>
        <w:t xml:space="preserve"> 3657–66 (2011).</w:t>
      </w:r>
    </w:p>
    <w:p w14:paraId="7BCD449B" w14:textId="77777777" w:rsidR="00673EE2" w:rsidRPr="00673EE2" w:rsidRDefault="00673EE2" w:rsidP="00673EE2">
      <w:pPr>
        <w:divId w:val="642004467"/>
        <w:rPr>
          <w:noProof/>
        </w:rPr>
      </w:pPr>
      <w:r w:rsidRPr="00673EE2">
        <w:rPr>
          <w:noProof/>
        </w:rPr>
        <w:t>20.</w:t>
      </w:r>
      <w:r w:rsidRPr="00673EE2">
        <w:rPr>
          <w:noProof/>
        </w:rPr>
        <w:tab/>
        <w:t xml:space="preserve">Eng, D., Ma, H.-Y., Gross, M. K. &amp; Kioussi, C. Gene Networks during Skeletal Myogenesis. </w:t>
      </w:r>
      <w:r w:rsidRPr="00673EE2">
        <w:rPr>
          <w:i/>
          <w:iCs/>
          <w:noProof/>
        </w:rPr>
        <w:t>ISRN Dev. Biol.</w:t>
      </w:r>
      <w:r w:rsidRPr="00673EE2">
        <w:rPr>
          <w:noProof/>
        </w:rPr>
        <w:t xml:space="preserve"> </w:t>
      </w:r>
      <w:r w:rsidRPr="00673EE2">
        <w:rPr>
          <w:b/>
          <w:bCs/>
          <w:noProof/>
        </w:rPr>
        <w:t>2013,</w:t>
      </w:r>
      <w:r w:rsidRPr="00673EE2">
        <w:rPr>
          <w:noProof/>
        </w:rPr>
        <w:t xml:space="preserve"> 1–8 (2013).</w:t>
      </w:r>
    </w:p>
    <w:p w14:paraId="0CCDE36D" w14:textId="77777777" w:rsidR="00673EE2" w:rsidRPr="00673EE2" w:rsidRDefault="00673EE2" w:rsidP="00673EE2">
      <w:pPr>
        <w:divId w:val="642004467"/>
        <w:rPr>
          <w:noProof/>
        </w:rPr>
      </w:pPr>
      <w:r w:rsidRPr="00673EE2">
        <w:rPr>
          <w:noProof/>
        </w:rPr>
        <w:t>21.</w:t>
      </w:r>
      <w:r w:rsidRPr="00673EE2">
        <w:rPr>
          <w:noProof/>
        </w:rPr>
        <w:tab/>
        <w:t xml:space="preserve">Ge, Y. &amp; Chen, J. Mammalian target of rapamycin (mTOR) signaling network in skeletal myogenesis. </w:t>
      </w:r>
      <w:r w:rsidRPr="00673EE2">
        <w:rPr>
          <w:i/>
          <w:iCs/>
          <w:noProof/>
        </w:rPr>
        <w:t>J. Biol. Chem.</w:t>
      </w:r>
      <w:r w:rsidRPr="00673EE2">
        <w:rPr>
          <w:noProof/>
        </w:rPr>
        <w:t xml:space="preserve"> (2012). doi:10.1074/jbc.R112.406942</w:t>
      </w:r>
    </w:p>
    <w:p w14:paraId="519A7C7A" w14:textId="77777777" w:rsidR="00673EE2" w:rsidRPr="00673EE2" w:rsidRDefault="00673EE2" w:rsidP="00673EE2">
      <w:pPr>
        <w:divId w:val="642004467"/>
        <w:rPr>
          <w:noProof/>
        </w:rPr>
      </w:pPr>
      <w:r w:rsidRPr="00673EE2">
        <w:rPr>
          <w:noProof/>
        </w:rPr>
        <w:t>22.</w:t>
      </w:r>
      <w:r w:rsidRPr="00673EE2">
        <w:rPr>
          <w:noProof/>
        </w:rPr>
        <w:tab/>
        <w:t xml:space="preserve">Sun, Y. </w:t>
      </w:r>
      <w:r w:rsidRPr="00673EE2">
        <w:rPr>
          <w:i/>
          <w:iCs/>
          <w:noProof/>
        </w:rPr>
        <w:t>et al.</w:t>
      </w:r>
      <w:r w:rsidRPr="00673EE2">
        <w:rPr>
          <w:noProof/>
        </w:rPr>
        <w:t xml:space="preserve"> Mammalian target of rapamycin regulates miRNA-1 and follistatin in skeletal myogenesis. </w:t>
      </w:r>
      <w:r w:rsidRPr="00673EE2">
        <w:rPr>
          <w:i/>
          <w:iCs/>
          <w:noProof/>
        </w:rPr>
        <w:t>J. Cell Biol.</w:t>
      </w:r>
      <w:r w:rsidRPr="00673EE2">
        <w:rPr>
          <w:noProof/>
        </w:rPr>
        <w:t xml:space="preserve"> </w:t>
      </w:r>
      <w:r w:rsidRPr="00673EE2">
        <w:rPr>
          <w:b/>
          <w:bCs/>
          <w:noProof/>
        </w:rPr>
        <w:t>189,</w:t>
      </w:r>
      <w:r w:rsidRPr="00673EE2">
        <w:rPr>
          <w:noProof/>
        </w:rPr>
        <w:t xml:space="preserve"> 1157–69 (2010).</w:t>
      </w:r>
    </w:p>
    <w:p w14:paraId="2EA630C9" w14:textId="77777777" w:rsidR="00673EE2" w:rsidRPr="00673EE2" w:rsidRDefault="00673EE2" w:rsidP="00673EE2">
      <w:pPr>
        <w:divId w:val="642004467"/>
        <w:rPr>
          <w:noProof/>
        </w:rPr>
      </w:pPr>
      <w:r w:rsidRPr="00673EE2">
        <w:rPr>
          <w:noProof/>
        </w:rPr>
        <w:t>23.</w:t>
      </w:r>
      <w:r w:rsidRPr="00673EE2">
        <w:rPr>
          <w:noProof/>
        </w:rPr>
        <w:tab/>
        <w:t xml:space="preserve">Yaffe, D. &amp; Saxel, O. Serial passaging and differentiation of myogenic cells isolated from dystrophic mouse muscle. </w:t>
      </w:r>
      <w:r w:rsidRPr="00673EE2">
        <w:rPr>
          <w:i/>
          <w:iCs/>
          <w:noProof/>
        </w:rPr>
        <w:t>Nature</w:t>
      </w:r>
      <w:r w:rsidRPr="00673EE2">
        <w:rPr>
          <w:noProof/>
        </w:rPr>
        <w:t xml:space="preserve"> </w:t>
      </w:r>
      <w:r w:rsidRPr="00673EE2">
        <w:rPr>
          <w:b/>
          <w:bCs/>
          <w:noProof/>
        </w:rPr>
        <w:t>270,</w:t>
      </w:r>
      <w:r w:rsidRPr="00673EE2">
        <w:rPr>
          <w:noProof/>
        </w:rPr>
        <w:t xml:space="preserve"> 725–727 (1977).</w:t>
      </w:r>
    </w:p>
    <w:p w14:paraId="38AA480A" w14:textId="77777777" w:rsidR="00673EE2" w:rsidRPr="00673EE2" w:rsidRDefault="00673EE2" w:rsidP="00673EE2">
      <w:pPr>
        <w:divId w:val="642004467"/>
        <w:rPr>
          <w:noProof/>
        </w:rPr>
      </w:pPr>
      <w:r w:rsidRPr="00673EE2">
        <w:rPr>
          <w:noProof/>
        </w:rPr>
        <w:t>24.</w:t>
      </w:r>
      <w:r w:rsidRPr="00673EE2">
        <w:rPr>
          <w:noProof/>
        </w:rPr>
        <w:tab/>
        <w:t xml:space="preserve">Schmittgen, T. D. &amp; Livak, K. J. Analyzing real-time PCR data by the comparative CT method. </w:t>
      </w:r>
      <w:r w:rsidRPr="00673EE2">
        <w:rPr>
          <w:i/>
          <w:iCs/>
          <w:noProof/>
        </w:rPr>
        <w:t>Nat. Protoc.</w:t>
      </w:r>
      <w:r w:rsidRPr="00673EE2">
        <w:rPr>
          <w:noProof/>
        </w:rPr>
        <w:t xml:space="preserve"> </w:t>
      </w:r>
      <w:r w:rsidRPr="00673EE2">
        <w:rPr>
          <w:b/>
          <w:bCs/>
          <w:noProof/>
        </w:rPr>
        <w:t>3,</w:t>
      </w:r>
      <w:r w:rsidRPr="00673EE2">
        <w:rPr>
          <w:noProof/>
        </w:rPr>
        <w:t xml:space="preserve"> 1101–1108 (2008).</w:t>
      </w:r>
    </w:p>
    <w:p w14:paraId="779A8A3C" w14:textId="77777777" w:rsidR="00673EE2" w:rsidRPr="00673EE2" w:rsidRDefault="00673EE2" w:rsidP="00673EE2">
      <w:pPr>
        <w:divId w:val="642004467"/>
        <w:rPr>
          <w:noProof/>
        </w:rPr>
      </w:pPr>
      <w:r w:rsidRPr="00673EE2">
        <w:rPr>
          <w:noProof/>
        </w:rPr>
        <w:t>25.</w:t>
      </w:r>
      <w:r w:rsidRPr="00673EE2">
        <w:rPr>
          <w:noProof/>
        </w:rPr>
        <w:tab/>
        <w:t xml:space="preserve">Ni, J. </w:t>
      </w:r>
      <w:r w:rsidRPr="00673EE2">
        <w:rPr>
          <w:i/>
          <w:iCs/>
          <w:noProof/>
        </w:rPr>
        <w:t>et al.</w:t>
      </w:r>
      <w:r w:rsidRPr="00673EE2">
        <w:rPr>
          <w:noProof/>
        </w:rPr>
        <w:t xml:space="preserve"> A genome-scale shRNA resource for transgenic RNAi in Drosophila. </w:t>
      </w:r>
      <w:r w:rsidRPr="00673EE2">
        <w:rPr>
          <w:i/>
          <w:iCs/>
          <w:noProof/>
        </w:rPr>
        <w:t>Nat. Methods</w:t>
      </w:r>
      <w:r w:rsidRPr="00673EE2">
        <w:rPr>
          <w:noProof/>
        </w:rPr>
        <w:t xml:space="preserve"> </w:t>
      </w:r>
      <w:r w:rsidRPr="00673EE2">
        <w:rPr>
          <w:b/>
          <w:bCs/>
          <w:noProof/>
        </w:rPr>
        <w:t>8,</w:t>
      </w:r>
      <w:r w:rsidRPr="00673EE2">
        <w:rPr>
          <w:noProof/>
        </w:rPr>
        <w:t xml:space="preserve"> 405–7 (2011).</w:t>
      </w:r>
    </w:p>
    <w:p w14:paraId="7EB6217F" w14:textId="77777777" w:rsidR="00673EE2" w:rsidRPr="00673EE2" w:rsidRDefault="00673EE2" w:rsidP="00673EE2">
      <w:pPr>
        <w:divId w:val="642004467"/>
        <w:rPr>
          <w:noProof/>
        </w:rPr>
      </w:pPr>
      <w:r w:rsidRPr="00673EE2">
        <w:rPr>
          <w:noProof/>
        </w:rPr>
        <w:t>26.</w:t>
      </w:r>
      <w:r w:rsidRPr="00673EE2">
        <w:rPr>
          <w:noProof/>
        </w:rPr>
        <w:tab/>
        <w:t>R Core Team. R: A Language and Environment for Statistical Computing. (2013).</w:t>
      </w:r>
    </w:p>
    <w:p w14:paraId="2C2FEF29" w14:textId="77777777" w:rsidR="00673EE2" w:rsidRPr="00673EE2" w:rsidRDefault="00673EE2" w:rsidP="00673EE2">
      <w:pPr>
        <w:divId w:val="642004467"/>
        <w:rPr>
          <w:noProof/>
        </w:rPr>
      </w:pPr>
      <w:r w:rsidRPr="00673EE2">
        <w:rPr>
          <w:noProof/>
        </w:rPr>
        <w:t>27.</w:t>
      </w:r>
      <w:r w:rsidRPr="00673EE2">
        <w:rPr>
          <w:noProof/>
        </w:rPr>
        <w:tab/>
        <w:t xml:space="preserve">Fox, J. &amp; Weisberg, S. </w:t>
      </w:r>
      <w:r w:rsidRPr="00673EE2">
        <w:rPr>
          <w:i/>
          <w:iCs/>
          <w:noProof/>
        </w:rPr>
        <w:t>An {R} Companion to Applied Regression</w:t>
      </w:r>
      <w:r w:rsidRPr="00673EE2">
        <w:rPr>
          <w:noProof/>
        </w:rPr>
        <w:t>. (Sage, 2011).</w:t>
      </w:r>
    </w:p>
    <w:p w14:paraId="45F6D2A2" w14:textId="77777777" w:rsidR="00673EE2" w:rsidRPr="00673EE2" w:rsidRDefault="00673EE2" w:rsidP="00673EE2">
      <w:pPr>
        <w:divId w:val="642004467"/>
        <w:rPr>
          <w:noProof/>
        </w:rPr>
      </w:pPr>
      <w:r w:rsidRPr="00673EE2">
        <w:rPr>
          <w:noProof/>
        </w:rPr>
        <w:t>28.</w:t>
      </w:r>
      <w:r w:rsidRPr="00673EE2">
        <w:rPr>
          <w:noProof/>
        </w:rPr>
        <w:tab/>
        <w:t xml:space="preserve">Benjamini, Y. &amp; Hochberg, Y. Controlling the False Discovery Rate: A Practical and Powerful Approach to Multiple Testing. </w:t>
      </w:r>
      <w:r w:rsidRPr="00673EE2">
        <w:rPr>
          <w:i/>
          <w:iCs/>
          <w:noProof/>
        </w:rPr>
        <w:t>J. R. Stat. Soc. Ser. B</w:t>
      </w:r>
      <w:r w:rsidRPr="00673EE2">
        <w:rPr>
          <w:noProof/>
        </w:rPr>
        <w:t xml:space="preserve"> </w:t>
      </w:r>
      <w:r w:rsidRPr="00673EE2">
        <w:rPr>
          <w:b/>
          <w:bCs/>
          <w:noProof/>
        </w:rPr>
        <w:t>57,</w:t>
      </w:r>
      <w:r w:rsidRPr="00673EE2">
        <w:rPr>
          <w:noProof/>
        </w:rPr>
        <w:t xml:space="preserve"> 289–300 (1995).</w:t>
      </w:r>
    </w:p>
    <w:p w14:paraId="28FB696B" w14:textId="77777777" w:rsidR="00673EE2" w:rsidRPr="00673EE2" w:rsidRDefault="00673EE2" w:rsidP="00673EE2">
      <w:pPr>
        <w:divId w:val="642004467"/>
        <w:rPr>
          <w:noProof/>
        </w:rPr>
      </w:pPr>
      <w:r w:rsidRPr="00673EE2">
        <w:rPr>
          <w:noProof/>
        </w:rPr>
        <w:t>29.</w:t>
      </w:r>
      <w:r w:rsidRPr="00673EE2">
        <w:rPr>
          <w:noProof/>
        </w:rPr>
        <w:tab/>
        <w:t>Hatfield, I., Harvey, I., Reiter, L. T. &amp; Bridges, D. Dataset for Drosophila Muscle Function Studies. (2014). at &lt;http://bridgeslab.github.io/DrosophilaMuscleFunction/&gt;</w:t>
      </w:r>
    </w:p>
    <w:p w14:paraId="5007FC2C" w14:textId="77777777" w:rsidR="00673EE2" w:rsidRPr="00673EE2" w:rsidRDefault="00673EE2" w:rsidP="00673EE2">
      <w:pPr>
        <w:divId w:val="642004467"/>
        <w:rPr>
          <w:noProof/>
        </w:rPr>
      </w:pPr>
      <w:r w:rsidRPr="00673EE2">
        <w:rPr>
          <w:noProof/>
        </w:rPr>
        <w:t>30.</w:t>
      </w:r>
      <w:r w:rsidRPr="00673EE2">
        <w:rPr>
          <w:noProof/>
        </w:rPr>
        <w:tab/>
        <w:t xml:space="preserve">Berkes, C. a &amp; Tapscott, S. J. MyoD and the transcriptional control of myogenesis. </w:t>
      </w:r>
      <w:r w:rsidRPr="00673EE2">
        <w:rPr>
          <w:i/>
          <w:iCs/>
          <w:noProof/>
        </w:rPr>
        <w:t>Semin. Cell Dev. Biol.</w:t>
      </w:r>
      <w:r w:rsidRPr="00673EE2">
        <w:rPr>
          <w:noProof/>
        </w:rPr>
        <w:t xml:space="preserve"> </w:t>
      </w:r>
      <w:r w:rsidRPr="00673EE2">
        <w:rPr>
          <w:b/>
          <w:bCs/>
          <w:noProof/>
        </w:rPr>
        <w:t>16,</w:t>
      </w:r>
      <w:r w:rsidRPr="00673EE2">
        <w:rPr>
          <w:noProof/>
        </w:rPr>
        <w:t xml:space="preserve"> 585–95 (2005).</w:t>
      </w:r>
    </w:p>
    <w:p w14:paraId="5D61F6B4" w14:textId="77777777" w:rsidR="00673EE2" w:rsidRPr="00673EE2" w:rsidRDefault="00673EE2" w:rsidP="00673EE2">
      <w:pPr>
        <w:divId w:val="642004467"/>
        <w:rPr>
          <w:noProof/>
        </w:rPr>
      </w:pPr>
      <w:r w:rsidRPr="00673EE2">
        <w:rPr>
          <w:noProof/>
        </w:rPr>
        <w:t>31.</w:t>
      </w:r>
      <w:r w:rsidRPr="00673EE2">
        <w:rPr>
          <w:noProof/>
        </w:rPr>
        <w:tab/>
        <w:t xml:space="preserve">Rogerson, P. J., Jamali, M. &amp; Skerjanc, I. S. The C-terminus of myogenin, but not MyoD, targets upregulation of MEF2C expression. </w:t>
      </w:r>
      <w:r w:rsidRPr="00673EE2">
        <w:rPr>
          <w:i/>
          <w:iCs/>
          <w:noProof/>
        </w:rPr>
        <w:t>FEBS Lett.</w:t>
      </w:r>
      <w:r w:rsidRPr="00673EE2">
        <w:rPr>
          <w:noProof/>
        </w:rPr>
        <w:t xml:space="preserve"> </w:t>
      </w:r>
      <w:r w:rsidRPr="00673EE2">
        <w:rPr>
          <w:b/>
          <w:bCs/>
          <w:noProof/>
        </w:rPr>
        <w:t>524,</w:t>
      </w:r>
      <w:r w:rsidRPr="00673EE2">
        <w:rPr>
          <w:noProof/>
        </w:rPr>
        <w:t xml:space="preserve"> 134–8 (2002).</w:t>
      </w:r>
    </w:p>
    <w:p w14:paraId="1242459D" w14:textId="77777777" w:rsidR="00673EE2" w:rsidRPr="00673EE2" w:rsidRDefault="00673EE2" w:rsidP="00673EE2">
      <w:pPr>
        <w:divId w:val="642004467"/>
        <w:rPr>
          <w:noProof/>
        </w:rPr>
      </w:pPr>
      <w:r w:rsidRPr="00673EE2">
        <w:rPr>
          <w:noProof/>
        </w:rPr>
        <w:t>32.</w:t>
      </w:r>
      <w:r w:rsidRPr="00673EE2">
        <w:rPr>
          <w:noProof/>
        </w:rPr>
        <w:tab/>
        <w:t xml:space="preserve">Murakami, M. </w:t>
      </w:r>
      <w:r w:rsidRPr="00673EE2">
        <w:rPr>
          <w:i/>
          <w:iCs/>
          <w:noProof/>
        </w:rPr>
        <w:t>et al.</w:t>
      </w:r>
      <w:r w:rsidRPr="00673EE2">
        <w:rPr>
          <w:noProof/>
        </w:rPr>
        <w:t xml:space="preserve"> mTOR is essential for growth and proliferation in early mouse embryos and embryonic stem cells. </w:t>
      </w:r>
      <w:r w:rsidRPr="00673EE2">
        <w:rPr>
          <w:i/>
          <w:iCs/>
          <w:noProof/>
        </w:rPr>
        <w:t>Mol. Cell. Biol.</w:t>
      </w:r>
      <w:r w:rsidRPr="00673EE2">
        <w:rPr>
          <w:noProof/>
        </w:rPr>
        <w:t xml:space="preserve"> </w:t>
      </w:r>
      <w:r w:rsidRPr="00673EE2">
        <w:rPr>
          <w:b/>
          <w:bCs/>
          <w:noProof/>
        </w:rPr>
        <w:t>24,</w:t>
      </w:r>
      <w:r w:rsidRPr="00673EE2">
        <w:rPr>
          <w:noProof/>
        </w:rPr>
        <w:t xml:space="preserve"> 6710–8 (2004).</w:t>
      </w:r>
    </w:p>
    <w:p w14:paraId="137552EF" w14:textId="77777777" w:rsidR="00673EE2" w:rsidRPr="00673EE2" w:rsidRDefault="00673EE2" w:rsidP="00673EE2">
      <w:pPr>
        <w:divId w:val="642004467"/>
        <w:rPr>
          <w:noProof/>
        </w:rPr>
      </w:pPr>
      <w:r w:rsidRPr="00673EE2">
        <w:rPr>
          <w:noProof/>
        </w:rPr>
        <w:t>33.</w:t>
      </w:r>
      <w:r w:rsidRPr="00673EE2">
        <w:rPr>
          <w:noProof/>
        </w:rPr>
        <w:tab/>
        <w:t xml:space="preserve">Duffy, J. B. GAL4 system in Drosophila: a fly geneticist’s Swiss army knife. </w:t>
      </w:r>
      <w:r w:rsidRPr="00673EE2">
        <w:rPr>
          <w:i/>
          <w:iCs/>
          <w:noProof/>
        </w:rPr>
        <w:t>Genesis</w:t>
      </w:r>
      <w:r w:rsidRPr="00673EE2">
        <w:rPr>
          <w:noProof/>
        </w:rPr>
        <w:t xml:space="preserve"> </w:t>
      </w:r>
      <w:r w:rsidRPr="00673EE2">
        <w:rPr>
          <w:b/>
          <w:bCs/>
          <w:noProof/>
        </w:rPr>
        <w:t>34,</w:t>
      </w:r>
      <w:r w:rsidRPr="00673EE2">
        <w:rPr>
          <w:noProof/>
        </w:rPr>
        <w:t xml:space="preserve"> 1–15 (2002).</w:t>
      </w:r>
    </w:p>
    <w:p w14:paraId="16FB4576" w14:textId="77777777" w:rsidR="00673EE2" w:rsidRPr="00673EE2" w:rsidRDefault="00673EE2" w:rsidP="00673EE2">
      <w:pPr>
        <w:divId w:val="642004467"/>
        <w:rPr>
          <w:noProof/>
        </w:rPr>
      </w:pPr>
      <w:r w:rsidRPr="00673EE2">
        <w:rPr>
          <w:noProof/>
        </w:rPr>
        <w:t>34.</w:t>
      </w:r>
      <w:r w:rsidRPr="00673EE2">
        <w:rPr>
          <w:noProof/>
        </w:rPr>
        <w:tab/>
        <w:t xml:space="preserve">Mantrova, E. Y., Schulz, R. a. &amp; Hsu, T. Oogenic function of the myogenic factor D-MEF2: Negative regulation of the Decapentaplegic receptor gene thick veins. </w:t>
      </w:r>
      <w:r w:rsidRPr="00673EE2">
        <w:rPr>
          <w:i/>
          <w:iCs/>
          <w:noProof/>
        </w:rPr>
        <w:t>Proc. Natl. Acad. Sci.</w:t>
      </w:r>
      <w:r w:rsidRPr="00673EE2">
        <w:rPr>
          <w:noProof/>
        </w:rPr>
        <w:t xml:space="preserve"> </w:t>
      </w:r>
      <w:r w:rsidRPr="00673EE2">
        <w:rPr>
          <w:b/>
          <w:bCs/>
          <w:noProof/>
        </w:rPr>
        <w:t>96,</w:t>
      </w:r>
      <w:r w:rsidRPr="00673EE2">
        <w:rPr>
          <w:noProof/>
        </w:rPr>
        <w:t xml:space="preserve"> 11889–11894 (1999).</w:t>
      </w:r>
    </w:p>
    <w:p w14:paraId="40A480E8" w14:textId="77777777" w:rsidR="00673EE2" w:rsidRPr="00673EE2" w:rsidRDefault="00673EE2" w:rsidP="00673EE2">
      <w:pPr>
        <w:divId w:val="642004467"/>
        <w:rPr>
          <w:noProof/>
        </w:rPr>
      </w:pPr>
      <w:r w:rsidRPr="00673EE2">
        <w:rPr>
          <w:noProof/>
        </w:rPr>
        <w:t>35.</w:t>
      </w:r>
      <w:r w:rsidRPr="00673EE2">
        <w:rPr>
          <w:noProof/>
        </w:rPr>
        <w:tab/>
        <w:t xml:space="preserve">Bentzinger, C. F. </w:t>
      </w:r>
      <w:r w:rsidRPr="00673EE2">
        <w:rPr>
          <w:i/>
          <w:iCs/>
          <w:noProof/>
        </w:rPr>
        <w:t>et al.</w:t>
      </w:r>
      <w:r w:rsidRPr="00673EE2">
        <w:rPr>
          <w:noProof/>
        </w:rPr>
        <w:t xml:space="preserve"> Skeletal muscle-specific ablation of raptor, but not of rictor, causes metabolic changes and results in muscle dystrophy. </w:t>
      </w:r>
      <w:r w:rsidRPr="00673EE2">
        <w:rPr>
          <w:i/>
          <w:iCs/>
          <w:noProof/>
        </w:rPr>
        <w:t>Cell Metab.</w:t>
      </w:r>
      <w:r w:rsidRPr="00673EE2">
        <w:rPr>
          <w:noProof/>
        </w:rPr>
        <w:t xml:space="preserve"> </w:t>
      </w:r>
      <w:r w:rsidRPr="00673EE2">
        <w:rPr>
          <w:b/>
          <w:bCs/>
          <w:noProof/>
        </w:rPr>
        <w:t>8,</w:t>
      </w:r>
      <w:r w:rsidRPr="00673EE2">
        <w:rPr>
          <w:noProof/>
        </w:rPr>
        <w:t xml:space="preserve"> 411–24 (2008).</w:t>
      </w:r>
    </w:p>
    <w:p w14:paraId="01F2113D" w14:textId="77777777" w:rsidR="00673EE2" w:rsidRPr="00673EE2" w:rsidRDefault="00673EE2" w:rsidP="00673EE2">
      <w:pPr>
        <w:divId w:val="642004467"/>
        <w:rPr>
          <w:noProof/>
        </w:rPr>
      </w:pPr>
      <w:r w:rsidRPr="00673EE2">
        <w:rPr>
          <w:noProof/>
        </w:rPr>
        <w:t>36.</w:t>
      </w:r>
      <w:r w:rsidRPr="00673EE2">
        <w:rPr>
          <w:noProof/>
        </w:rPr>
        <w:tab/>
        <w:t xml:space="preserve">Bentzinger, C. F. </w:t>
      </w:r>
      <w:r w:rsidRPr="00673EE2">
        <w:rPr>
          <w:i/>
          <w:iCs/>
          <w:noProof/>
        </w:rPr>
        <w:t>et al.</w:t>
      </w:r>
      <w:r w:rsidRPr="00673EE2">
        <w:rPr>
          <w:noProof/>
        </w:rPr>
        <w:t xml:space="preserve"> Differential response of skeletal muscles to mTORC1 signaling during atrophy and hypertrophy. </w:t>
      </w:r>
      <w:r w:rsidRPr="00673EE2">
        <w:rPr>
          <w:i/>
          <w:iCs/>
          <w:noProof/>
        </w:rPr>
        <w:t>Skelet. Muscle</w:t>
      </w:r>
      <w:r w:rsidRPr="00673EE2">
        <w:rPr>
          <w:noProof/>
        </w:rPr>
        <w:t xml:space="preserve"> </w:t>
      </w:r>
      <w:r w:rsidRPr="00673EE2">
        <w:rPr>
          <w:b/>
          <w:bCs/>
          <w:noProof/>
        </w:rPr>
        <w:t>3,</w:t>
      </w:r>
      <w:r w:rsidRPr="00673EE2">
        <w:rPr>
          <w:noProof/>
        </w:rPr>
        <w:t xml:space="preserve"> 6 (2013).</w:t>
      </w:r>
    </w:p>
    <w:p w14:paraId="3E8BF32E" w14:textId="77777777" w:rsidR="00673EE2" w:rsidRPr="00673EE2" w:rsidRDefault="00673EE2" w:rsidP="00673EE2">
      <w:pPr>
        <w:divId w:val="642004467"/>
        <w:rPr>
          <w:noProof/>
        </w:rPr>
      </w:pPr>
      <w:r w:rsidRPr="00673EE2">
        <w:rPr>
          <w:noProof/>
        </w:rPr>
        <w:t>37.</w:t>
      </w:r>
      <w:r w:rsidRPr="00673EE2">
        <w:rPr>
          <w:noProof/>
        </w:rPr>
        <w:tab/>
        <w:t xml:space="preserve">Leffelaar, D. &amp; Grigliatti, T. A. A Mutation in Drosophila That Appears to Accelerate Aging. </w:t>
      </w:r>
      <w:r w:rsidRPr="00673EE2">
        <w:rPr>
          <w:b/>
          <w:bCs/>
          <w:noProof/>
        </w:rPr>
        <w:t>210,</w:t>
      </w:r>
      <w:r w:rsidRPr="00673EE2">
        <w:rPr>
          <w:noProof/>
        </w:rPr>
        <w:t xml:space="preserve"> 199–210 (1984).</w:t>
      </w:r>
    </w:p>
    <w:p w14:paraId="19FCF106" w14:textId="77777777" w:rsidR="00673EE2" w:rsidRPr="00673EE2" w:rsidRDefault="00673EE2" w:rsidP="00673EE2">
      <w:pPr>
        <w:divId w:val="642004467"/>
        <w:rPr>
          <w:noProof/>
        </w:rPr>
      </w:pPr>
      <w:r w:rsidRPr="00673EE2">
        <w:rPr>
          <w:noProof/>
        </w:rPr>
        <w:t>38.</w:t>
      </w:r>
      <w:r w:rsidRPr="00673EE2">
        <w:rPr>
          <w:noProof/>
        </w:rPr>
        <w:tab/>
        <w:t xml:space="preserve">Demontis, F., Patel, V. K., Swindell, W. R. &amp; Perrimon, N. Intertissue Control of the Nucleolus via a Myokine-Dependent Longevity Pathway. </w:t>
      </w:r>
      <w:r w:rsidRPr="00673EE2">
        <w:rPr>
          <w:i/>
          <w:iCs/>
          <w:noProof/>
        </w:rPr>
        <w:t>Cell Rep.</w:t>
      </w:r>
      <w:r w:rsidRPr="00673EE2">
        <w:rPr>
          <w:noProof/>
        </w:rPr>
        <w:t xml:space="preserve"> 1–14 (2014). doi:10.1016/j.celrep.2014.05.001</w:t>
      </w:r>
    </w:p>
    <w:p w14:paraId="17B73E56" w14:textId="77777777" w:rsidR="00673EE2" w:rsidRPr="00673EE2" w:rsidRDefault="00673EE2" w:rsidP="00673EE2">
      <w:pPr>
        <w:divId w:val="642004467"/>
        <w:rPr>
          <w:noProof/>
        </w:rPr>
      </w:pPr>
      <w:r w:rsidRPr="00673EE2">
        <w:rPr>
          <w:noProof/>
        </w:rPr>
        <w:t>39.</w:t>
      </w:r>
      <w:r w:rsidRPr="00673EE2">
        <w:rPr>
          <w:noProof/>
        </w:rPr>
        <w:tab/>
        <w:t xml:space="preserve">Demontis, F. &amp; Perrimon, N. FOXO/4E-BP signaling in Drosophila muscles regulates organism-wide proteostasis during aging. </w:t>
      </w:r>
      <w:r w:rsidRPr="00673EE2">
        <w:rPr>
          <w:i/>
          <w:iCs/>
          <w:noProof/>
        </w:rPr>
        <w:t>Cell</w:t>
      </w:r>
      <w:r w:rsidRPr="00673EE2">
        <w:rPr>
          <w:noProof/>
        </w:rPr>
        <w:t xml:space="preserve"> </w:t>
      </w:r>
      <w:r w:rsidRPr="00673EE2">
        <w:rPr>
          <w:b/>
          <w:bCs/>
          <w:noProof/>
        </w:rPr>
        <w:t>143,</w:t>
      </w:r>
      <w:r w:rsidRPr="00673EE2">
        <w:rPr>
          <w:noProof/>
        </w:rPr>
        <w:t xml:space="preserve"> 813–25 (2010).</w:t>
      </w:r>
    </w:p>
    <w:p w14:paraId="6BDF23D5" w14:textId="77777777" w:rsidR="00673EE2" w:rsidRPr="00673EE2" w:rsidRDefault="00673EE2" w:rsidP="00673EE2">
      <w:pPr>
        <w:divId w:val="642004467"/>
        <w:rPr>
          <w:noProof/>
        </w:rPr>
      </w:pPr>
      <w:r w:rsidRPr="00673EE2">
        <w:rPr>
          <w:noProof/>
        </w:rPr>
        <w:t>40.</w:t>
      </w:r>
      <w:r w:rsidRPr="00673EE2">
        <w:rPr>
          <w:noProof/>
        </w:rPr>
        <w:tab/>
        <w:t xml:space="preserve">Muffat, J. </w:t>
      </w:r>
      <w:r w:rsidRPr="00673EE2">
        <w:rPr>
          <w:i/>
          <w:iCs/>
          <w:noProof/>
        </w:rPr>
        <w:t>et al.</w:t>
      </w:r>
      <w:r w:rsidRPr="00673EE2">
        <w:rPr>
          <w:noProof/>
        </w:rPr>
        <w:t xml:space="preserve"> Hypersensitivity to oxygen and shortened lifespan in a Drosophila mitochondrial complex II mutant. (2006).</w:t>
      </w:r>
    </w:p>
    <w:p w14:paraId="6A6EA43A" w14:textId="77777777" w:rsidR="00673EE2" w:rsidRPr="00673EE2" w:rsidRDefault="00673EE2" w:rsidP="00673EE2">
      <w:pPr>
        <w:divId w:val="642004467"/>
        <w:rPr>
          <w:noProof/>
        </w:rPr>
      </w:pPr>
      <w:r w:rsidRPr="00673EE2">
        <w:rPr>
          <w:noProof/>
        </w:rPr>
        <w:t>41.</w:t>
      </w:r>
      <w:r w:rsidRPr="00673EE2">
        <w:rPr>
          <w:noProof/>
        </w:rPr>
        <w:tab/>
        <w:t xml:space="preserve">Pia, L., Heikkinen, E. &amp; Kauppinen, M. Muscle Strength and Mobility as Predictors of Survival in 75–84 - Year - old People. </w:t>
      </w:r>
      <w:r w:rsidRPr="00673EE2">
        <w:rPr>
          <w:i/>
          <w:iCs/>
          <w:noProof/>
        </w:rPr>
        <w:t>Age Ageing</w:t>
      </w:r>
      <w:r w:rsidRPr="00673EE2">
        <w:rPr>
          <w:noProof/>
        </w:rPr>
        <w:t xml:space="preserve"> </w:t>
      </w:r>
      <w:r w:rsidRPr="00673EE2">
        <w:rPr>
          <w:b/>
          <w:bCs/>
          <w:noProof/>
        </w:rPr>
        <w:t>24,</w:t>
      </w:r>
      <w:r w:rsidRPr="00673EE2">
        <w:rPr>
          <w:noProof/>
        </w:rPr>
        <w:t xml:space="preserve"> 468–473 (1995).</w:t>
      </w:r>
    </w:p>
    <w:p w14:paraId="319F3D08" w14:textId="77777777" w:rsidR="00673EE2" w:rsidRPr="00673EE2" w:rsidRDefault="00673EE2" w:rsidP="00673EE2">
      <w:pPr>
        <w:divId w:val="642004467"/>
        <w:rPr>
          <w:noProof/>
        </w:rPr>
      </w:pPr>
      <w:r w:rsidRPr="00673EE2">
        <w:rPr>
          <w:noProof/>
        </w:rPr>
        <w:t>42.</w:t>
      </w:r>
      <w:r w:rsidRPr="00673EE2">
        <w:rPr>
          <w:noProof/>
        </w:rPr>
        <w:tab/>
        <w:t xml:space="preserve">Ruiz, J. R. </w:t>
      </w:r>
      <w:r w:rsidRPr="00673EE2">
        <w:rPr>
          <w:i/>
          <w:iCs/>
          <w:noProof/>
        </w:rPr>
        <w:t>et al.</w:t>
      </w:r>
      <w:r w:rsidRPr="00673EE2">
        <w:rPr>
          <w:noProof/>
        </w:rPr>
        <w:t xml:space="preserve"> Association between muscular strength and mortality in men: prospective cohort study. </w:t>
      </w:r>
      <w:r w:rsidRPr="00673EE2">
        <w:rPr>
          <w:i/>
          <w:iCs/>
          <w:noProof/>
        </w:rPr>
        <w:t>BMJ</w:t>
      </w:r>
      <w:r w:rsidRPr="00673EE2">
        <w:rPr>
          <w:noProof/>
        </w:rPr>
        <w:t xml:space="preserve"> </w:t>
      </w:r>
      <w:r w:rsidRPr="00673EE2">
        <w:rPr>
          <w:b/>
          <w:bCs/>
          <w:noProof/>
        </w:rPr>
        <w:t>337,</w:t>
      </w:r>
      <w:r w:rsidRPr="00673EE2">
        <w:rPr>
          <w:noProof/>
        </w:rPr>
        <w:t xml:space="preserve"> a439 (2008).</w:t>
      </w:r>
    </w:p>
    <w:p w14:paraId="44F52E54" w14:textId="77777777" w:rsidR="00673EE2" w:rsidRPr="00673EE2" w:rsidRDefault="00673EE2" w:rsidP="00673EE2">
      <w:pPr>
        <w:divId w:val="642004467"/>
        <w:rPr>
          <w:noProof/>
        </w:rPr>
      </w:pPr>
      <w:r w:rsidRPr="00673EE2">
        <w:rPr>
          <w:noProof/>
        </w:rPr>
        <w:t>43.</w:t>
      </w:r>
      <w:r w:rsidRPr="00673EE2">
        <w:rPr>
          <w:noProof/>
        </w:rPr>
        <w:tab/>
        <w:t xml:space="preserve">Cooper, R., Kuh, D. &amp; Hardy, R. Objectively measured physical capability levels and mortality: systematic review and meta-analysis. </w:t>
      </w:r>
      <w:r w:rsidRPr="00673EE2">
        <w:rPr>
          <w:i/>
          <w:iCs/>
          <w:noProof/>
        </w:rPr>
        <w:t>BMJ</w:t>
      </w:r>
      <w:r w:rsidRPr="00673EE2">
        <w:rPr>
          <w:noProof/>
        </w:rPr>
        <w:t xml:space="preserve"> </w:t>
      </w:r>
      <w:r w:rsidRPr="00673EE2">
        <w:rPr>
          <w:b/>
          <w:bCs/>
          <w:noProof/>
        </w:rPr>
        <w:t>341,</w:t>
      </w:r>
      <w:r w:rsidRPr="00673EE2">
        <w:rPr>
          <w:noProof/>
        </w:rPr>
        <w:t xml:space="preserve"> c4467 (2010). </w:t>
      </w:r>
    </w:p>
    <w:p w14:paraId="31E1B899" w14:textId="5324CD58" w:rsidR="00B75B03" w:rsidRDefault="00D07587" w:rsidP="00673EE2">
      <w:pPr>
        <w:divId w:val="2052727067"/>
        <w:rPr>
          <w:rFonts w:ascii="Cambria" w:hAnsi="Cambria"/>
          <w:b/>
        </w:rPr>
        <w:sectPr w:rsidR="00B75B03" w:rsidSect="00B75B03">
          <w:type w:val="continuous"/>
          <w:pgSz w:w="12240" w:h="15840"/>
          <w:pgMar w:top="1440" w:right="1800" w:bottom="1440" w:left="1800" w:header="720" w:footer="720" w:gutter="0"/>
          <w:cols w:num="2" w:space="720"/>
          <w:docGrid w:linePitch="360"/>
        </w:sectPr>
      </w:pPr>
      <w:r>
        <w:rPr>
          <w:rFonts w:ascii="Cambria" w:hAnsi="Cambria"/>
          <w:b/>
        </w:rPr>
        <w:fldChar w:fldCharType="end"/>
      </w:r>
    </w:p>
    <w:p w14:paraId="41FF71FC" w14:textId="49D2AA72" w:rsidR="00234C0A" w:rsidRPr="008C6740" w:rsidRDefault="00234C0A" w:rsidP="00EE1660">
      <w:pPr>
        <w:pStyle w:val="NormalWeb"/>
        <w:divId w:val="984043805"/>
        <w:rPr>
          <w:rFonts w:ascii="Cambria" w:hAnsi="Cambria"/>
          <w:b/>
        </w:rPr>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B75B03">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E2A3D9" w14:textId="77777777" w:rsidR="00EE1660" w:rsidRDefault="00EE1660" w:rsidP="00EE1660">
      <w:r>
        <w:separator/>
      </w:r>
    </w:p>
  </w:endnote>
  <w:endnote w:type="continuationSeparator" w:id="0">
    <w:p w14:paraId="52E43ACF" w14:textId="77777777" w:rsidR="00EE1660" w:rsidRDefault="00EE1660" w:rsidP="00EE16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B00B56" w14:textId="77777777" w:rsidR="00EE1660" w:rsidRDefault="00EE1660" w:rsidP="00A9112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79B20A" w14:textId="77777777" w:rsidR="00EE1660" w:rsidRDefault="00EE166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5BBA42" w14:textId="77777777" w:rsidR="00EE1660" w:rsidRDefault="00EE1660" w:rsidP="00A9112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740AA">
      <w:rPr>
        <w:rStyle w:val="PageNumber"/>
        <w:noProof/>
      </w:rPr>
      <w:t>1</w:t>
    </w:r>
    <w:r>
      <w:rPr>
        <w:rStyle w:val="PageNumber"/>
      </w:rPr>
      <w:fldChar w:fldCharType="end"/>
    </w:r>
  </w:p>
  <w:p w14:paraId="3DC00A66" w14:textId="77777777" w:rsidR="00EE1660" w:rsidRDefault="00EE166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92AED8" w14:textId="77777777" w:rsidR="00EE1660" w:rsidRDefault="00EE1660" w:rsidP="00EE1660">
      <w:r>
        <w:separator/>
      </w:r>
    </w:p>
  </w:footnote>
  <w:footnote w:type="continuationSeparator" w:id="0">
    <w:p w14:paraId="591E3938" w14:textId="77777777" w:rsidR="00EE1660" w:rsidRDefault="00EE1660" w:rsidP="00EE16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40006"/>
    <w:rsid w:val="00140C24"/>
    <w:rsid w:val="001425E4"/>
    <w:rsid w:val="001437DE"/>
    <w:rsid w:val="00147489"/>
    <w:rsid w:val="001530A5"/>
    <w:rsid w:val="00160D54"/>
    <w:rsid w:val="00162960"/>
    <w:rsid w:val="00166782"/>
    <w:rsid w:val="00174E48"/>
    <w:rsid w:val="00187BB9"/>
    <w:rsid w:val="00191E20"/>
    <w:rsid w:val="001A0687"/>
    <w:rsid w:val="001A3F94"/>
    <w:rsid w:val="001A6DDD"/>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40AA"/>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599"/>
    <w:rsid w:val="004E7745"/>
    <w:rsid w:val="004E7F54"/>
    <w:rsid w:val="004F0ECA"/>
    <w:rsid w:val="004F31C0"/>
    <w:rsid w:val="004F5D84"/>
    <w:rsid w:val="00505693"/>
    <w:rsid w:val="00510FCF"/>
    <w:rsid w:val="00514F1C"/>
    <w:rsid w:val="00515535"/>
    <w:rsid w:val="0052513C"/>
    <w:rsid w:val="00532448"/>
    <w:rsid w:val="00537B34"/>
    <w:rsid w:val="00537C7B"/>
    <w:rsid w:val="00547408"/>
    <w:rsid w:val="005537E0"/>
    <w:rsid w:val="00554FC6"/>
    <w:rsid w:val="00561F32"/>
    <w:rsid w:val="0056326A"/>
    <w:rsid w:val="00565EB2"/>
    <w:rsid w:val="00571E6C"/>
    <w:rsid w:val="005736E0"/>
    <w:rsid w:val="0057614F"/>
    <w:rsid w:val="00581BE2"/>
    <w:rsid w:val="0058328D"/>
    <w:rsid w:val="005B4AB2"/>
    <w:rsid w:val="005C3F76"/>
    <w:rsid w:val="005D5E1F"/>
    <w:rsid w:val="005E17FC"/>
    <w:rsid w:val="005E7D74"/>
    <w:rsid w:val="00605028"/>
    <w:rsid w:val="00612384"/>
    <w:rsid w:val="00615C91"/>
    <w:rsid w:val="00636E3E"/>
    <w:rsid w:val="00650720"/>
    <w:rsid w:val="006552AD"/>
    <w:rsid w:val="00660F67"/>
    <w:rsid w:val="00663EFD"/>
    <w:rsid w:val="00664141"/>
    <w:rsid w:val="00673EE2"/>
    <w:rsid w:val="00674B7E"/>
    <w:rsid w:val="006858C4"/>
    <w:rsid w:val="0069504F"/>
    <w:rsid w:val="00695686"/>
    <w:rsid w:val="00695906"/>
    <w:rsid w:val="00696777"/>
    <w:rsid w:val="006A20BD"/>
    <w:rsid w:val="006A3628"/>
    <w:rsid w:val="006A4D21"/>
    <w:rsid w:val="006A5842"/>
    <w:rsid w:val="006C082B"/>
    <w:rsid w:val="006C6F88"/>
    <w:rsid w:val="006E4E3A"/>
    <w:rsid w:val="006F1172"/>
    <w:rsid w:val="006F193A"/>
    <w:rsid w:val="006F267C"/>
    <w:rsid w:val="006F4EC8"/>
    <w:rsid w:val="006F611A"/>
    <w:rsid w:val="00705EA3"/>
    <w:rsid w:val="007130FE"/>
    <w:rsid w:val="00714D0A"/>
    <w:rsid w:val="0072165D"/>
    <w:rsid w:val="007237A6"/>
    <w:rsid w:val="007255E2"/>
    <w:rsid w:val="0072748C"/>
    <w:rsid w:val="00740552"/>
    <w:rsid w:val="0074200C"/>
    <w:rsid w:val="00751EFD"/>
    <w:rsid w:val="0075212D"/>
    <w:rsid w:val="00754FA6"/>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66E4D"/>
    <w:rsid w:val="00974669"/>
    <w:rsid w:val="00975E32"/>
    <w:rsid w:val="00985A98"/>
    <w:rsid w:val="009939D0"/>
    <w:rsid w:val="009964F9"/>
    <w:rsid w:val="009C36DF"/>
    <w:rsid w:val="009C6482"/>
    <w:rsid w:val="009E4939"/>
    <w:rsid w:val="009F2B03"/>
    <w:rsid w:val="009F58DC"/>
    <w:rsid w:val="009F649A"/>
    <w:rsid w:val="009F7B4A"/>
    <w:rsid w:val="00A203BC"/>
    <w:rsid w:val="00A27620"/>
    <w:rsid w:val="00A35634"/>
    <w:rsid w:val="00A52511"/>
    <w:rsid w:val="00A57AAC"/>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6960"/>
    <w:rsid w:val="00B3331D"/>
    <w:rsid w:val="00B467DD"/>
    <w:rsid w:val="00B5747D"/>
    <w:rsid w:val="00B63328"/>
    <w:rsid w:val="00B645DB"/>
    <w:rsid w:val="00B64A0B"/>
    <w:rsid w:val="00B65631"/>
    <w:rsid w:val="00B65E85"/>
    <w:rsid w:val="00B675A2"/>
    <w:rsid w:val="00B70FD4"/>
    <w:rsid w:val="00B75B03"/>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46A"/>
    <w:rsid w:val="00CE74AE"/>
    <w:rsid w:val="00CF146B"/>
    <w:rsid w:val="00CF329D"/>
    <w:rsid w:val="00D005B4"/>
    <w:rsid w:val="00D01A75"/>
    <w:rsid w:val="00D07587"/>
    <w:rsid w:val="00D10BC7"/>
    <w:rsid w:val="00D23E82"/>
    <w:rsid w:val="00D56A66"/>
    <w:rsid w:val="00D71024"/>
    <w:rsid w:val="00D8035D"/>
    <w:rsid w:val="00D86513"/>
    <w:rsid w:val="00D97B20"/>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286F"/>
    <w:rsid w:val="00E64831"/>
    <w:rsid w:val="00E73EEA"/>
    <w:rsid w:val="00E822AA"/>
    <w:rsid w:val="00E9011E"/>
    <w:rsid w:val="00E95629"/>
    <w:rsid w:val="00EB0682"/>
    <w:rsid w:val="00EB1511"/>
    <w:rsid w:val="00EB7DB6"/>
    <w:rsid w:val="00EE0AF8"/>
    <w:rsid w:val="00EE1660"/>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6F6F74"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6F6F74"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6F6F7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6F6F74"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6F6F74"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4E4E52"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6F6F74"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6F6F74"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 w:type="paragraph" w:styleId="Title">
    <w:name w:val="Title"/>
    <w:basedOn w:val="Normal"/>
    <w:next w:val="Normal"/>
    <w:link w:val="TitleChar"/>
    <w:uiPriority w:val="10"/>
    <w:qFormat/>
    <w:rsid w:val="00B75B03"/>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B75B03"/>
    <w:rPr>
      <w:rFonts w:asciiTheme="majorHAnsi" w:eastAsiaTheme="majorEastAsia" w:hAnsiTheme="majorHAnsi" w:cstheme="majorBidi"/>
      <w:color w:val="343437" w:themeColor="text2" w:themeShade="BF"/>
      <w:spacing w:val="5"/>
      <w:kern w:val="28"/>
      <w:sz w:val="52"/>
      <w:szCs w:val="52"/>
    </w:rPr>
  </w:style>
  <w:style w:type="paragraph" w:styleId="Footer">
    <w:name w:val="footer"/>
    <w:basedOn w:val="Normal"/>
    <w:link w:val="FooterChar"/>
    <w:uiPriority w:val="99"/>
    <w:unhideWhenUsed/>
    <w:rsid w:val="00EE1660"/>
    <w:pPr>
      <w:tabs>
        <w:tab w:val="center" w:pos="4320"/>
        <w:tab w:val="right" w:pos="8640"/>
      </w:tabs>
    </w:pPr>
  </w:style>
  <w:style w:type="character" w:customStyle="1" w:styleId="FooterChar">
    <w:name w:val="Footer Char"/>
    <w:basedOn w:val="DefaultParagraphFont"/>
    <w:link w:val="Footer"/>
    <w:uiPriority w:val="99"/>
    <w:rsid w:val="00EE1660"/>
  </w:style>
  <w:style w:type="character" w:styleId="PageNumber">
    <w:name w:val="page number"/>
    <w:basedOn w:val="DefaultParagraphFont"/>
    <w:uiPriority w:val="99"/>
    <w:semiHidden/>
    <w:unhideWhenUsed/>
    <w:rsid w:val="00EE166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6F6F74"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6F6F74"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6F6F7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6F6F74"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6F6F74"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4E4E52"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6F6F74"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6F6F74"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 w:type="paragraph" w:styleId="Title">
    <w:name w:val="Title"/>
    <w:basedOn w:val="Normal"/>
    <w:next w:val="Normal"/>
    <w:link w:val="TitleChar"/>
    <w:uiPriority w:val="10"/>
    <w:qFormat/>
    <w:rsid w:val="00B75B03"/>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B75B03"/>
    <w:rPr>
      <w:rFonts w:asciiTheme="majorHAnsi" w:eastAsiaTheme="majorEastAsia" w:hAnsiTheme="majorHAnsi" w:cstheme="majorBidi"/>
      <w:color w:val="343437" w:themeColor="text2" w:themeShade="BF"/>
      <w:spacing w:val="5"/>
      <w:kern w:val="28"/>
      <w:sz w:val="52"/>
      <w:szCs w:val="52"/>
    </w:rPr>
  </w:style>
  <w:style w:type="paragraph" w:styleId="Footer">
    <w:name w:val="footer"/>
    <w:basedOn w:val="Normal"/>
    <w:link w:val="FooterChar"/>
    <w:uiPriority w:val="99"/>
    <w:unhideWhenUsed/>
    <w:rsid w:val="00EE1660"/>
    <w:pPr>
      <w:tabs>
        <w:tab w:val="center" w:pos="4320"/>
        <w:tab w:val="right" w:pos="8640"/>
      </w:tabs>
    </w:pPr>
  </w:style>
  <w:style w:type="character" w:customStyle="1" w:styleId="FooterChar">
    <w:name w:val="Footer Char"/>
    <w:basedOn w:val="DefaultParagraphFont"/>
    <w:link w:val="Footer"/>
    <w:uiPriority w:val="99"/>
    <w:rsid w:val="00EE1660"/>
  </w:style>
  <w:style w:type="character" w:styleId="PageNumber">
    <w:name w:val="page number"/>
    <w:basedOn w:val="DefaultParagraphFont"/>
    <w:uiPriority w:val="99"/>
    <w:semiHidden/>
    <w:unhideWhenUsed/>
    <w:rsid w:val="00EE16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6420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dbridge9@uthsc.edu" TargetMode="External"/><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bridgeslab.github.io/DrosophilaMuscleFunction/"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DA3804-0550-414A-9CE4-2E89CD28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1352</Words>
  <Characters>121709</Characters>
  <Application>Microsoft Macintosh Word</Application>
  <DocSecurity>0</DocSecurity>
  <Lines>1014</Lines>
  <Paragraphs>285</Paragraphs>
  <ScaleCrop>false</ScaleCrop>
  <Company>UTHSC</Company>
  <LinksUpToDate>false</LinksUpToDate>
  <CharactersWithSpaces>142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3</cp:revision>
  <cp:lastPrinted>2014-10-31T17:58:00Z</cp:lastPrinted>
  <dcterms:created xsi:type="dcterms:W3CDTF">2014-10-31T17:58:00Z</dcterms:created>
  <dcterms:modified xsi:type="dcterms:W3CDTF">2014-10-3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